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6D08" w:rsidRPr="00B66D08" w:rsidRDefault="00B66D08" w:rsidP="00B66D08">
      <w:pPr>
        <w:pStyle w:val="Title"/>
        <w:rPr>
          <w:rFonts w:ascii="Palatino Linotype" w:hAnsi="Palatino Linotype"/>
          <w:sz w:val="52"/>
        </w:rPr>
      </w:pPr>
      <w:r w:rsidRPr="00B66D08">
        <w:rPr>
          <w:rFonts w:ascii="Palatino Linotype" w:hAnsi="Palatino Linotype"/>
          <w:sz w:val="52"/>
        </w:rPr>
        <w:t xml:space="preserve">Supporting information </w:t>
      </w:r>
    </w:p>
    <w:p w:rsidR="00B66D08" w:rsidRPr="00B66D08" w:rsidRDefault="00B66D08" w:rsidP="00B66D08">
      <w:pPr>
        <w:rPr>
          <w:rFonts w:ascii="Palatino Linotype" w:hAnsi="Palatino Linotype"/>
          <w:b/>
          <w:sz w:val="20"/>
          <w:szCs w:val="20"/>
        </w:rPr>
      </w:pPr>
    </w:p>
    <w:p w:rsidR="00B66D08" w:rsidRPr="00B66D08" w:rsidRDefault="00B66D08" w:rsidP="00B66D08">
      <w:pPr>
        <w:rPr>
          <w:rFonts w:ascii="Palatino Linotype" w:hAnsi="Palatino Linotype" w:cs="Arial"/>
          <w:lang w:val="en-US"/>
        </w:rPr>
      </w:pPr>
      <w:r w:rsidRPr="00B66D08">
        <w:rPr>
          <w:rFonts w:ascii="Palatino Linotype" w:hAnsi="Palatino Linotype" w:cs="Arial"/>
          <w:b/>
        </w:rPr>
        <w:t>Recruiting and retaining young adults: What can we learn from behavioural interventions targeting nutrition, physical activity and/or obesity? A systematic review of the literature</w:t>
      </w:r>
    </w:p>
    <w:p w:rsidR="00AE06B9" w:rsidRPr="00B66D08" w:rsidRDefault="00AE06B9" w:rsidP="00AE06B9">
      <w:pPr>
        <w:autoSpaceDE w:val="0"/>
        <w:autoSpaceDN w:val="0"/>
        <w:adjustRightInd w:val="0"/>
        <w:spacing w:after="0" w:line="480" w:lineRule="auto"/>
        <w:rPr>
          <w:rFonts w:ascii="Palatino Linotype" w:hAnsi="Palatino Linotype" w:cs="Arial"/>
          <w:vertAlign w:val="superscript"/>
        </w:rPr>
      </w:pPr>
      <w:r w:rsidRPr="00B66D08">
        <w:rPr>
          <w:rFonts w:ascii="Palatino Linotype" w:hAnsi="Palatino Linotype" w:cs="Arial"/>
        </w:rPr>
        <w:t xml:space="preserve">Megan C. Whatnall, Melinda </w:t>
      </w:r>
      <w:r>
        <w:rPr>
          <w:rFonts w:ascii="Palatino Linotype" w:hAnsi="Palatino Linotype" w:cs="Arial"/>
        </w:rPr>
        <w:t>J. Hutchesson, Thomas Sharkey,</w:t>
      </w:r>
      <w:r w:rsidRPr="00B66D08">
        <w:rPr>
          <w:rFonts w:ascii="Palatino Linotype" w:hAnsi="Palatino Linotype" w:cs="Arial"/>
        </w:rPr>
        <w:t xml:space="preserve"> Rebecca L. Haslam, Aaron Bezzina, Clare E. Collins, </w:t>
      </w:r>
      <w:r w:rsidRPr="00B66D08">
        <w:rPr>
          <w:rFonts w:ascii="Palatino Linotype" w:hAnsi="Palatino Linotype" w:cs="Arial"/>
          <w:lang w:val="en-US"/>
        </w:rPr>
        <w:t xml:space="preserve">Flora Tzelepis </w:t>
      </w:r>
      <w:r w:rsidRPr="00B66D08">
        <w:rPr>
          <w:rFonts w:ascii="Palatino Linotype" w:hAnsi="Palatino Linotype" w:cs="Arial"/>
        </w:rPr>
        <w:t>and Lee M. Ashton*</w:t>
      </w:r>
    </w:p>
    <w:p w:rsidR="00AE06B9" w:rsidRPr="00B66D08" w:rsidRDefault="00AE06B9" w:rsidP="00AE06B9">
      <w:pPr>
        <w:spacing w:line="360" w:lineRule="auto"/>
        <w:rPr>
          <w:rFonts w:ascii="Palatino Linotype" w:hAnsi="Palatino Linotype"/>
          <w:lang w:val="en-US" w:bidi="en-US"/>
        </w:rPr>
      </w:pPr>
      <w:r w:rsidRPr="00B66D08">
        <w:rPr>
          <w:rFonts w:ascii="Palatino Linotype" w:hAnsi="Palatino Linotype"/>
          <w:b/>
          <w:lang w:val="en-US" w:bidi="en-US"/>
        </w:rPr>
        <w:t>*</w:t>
      </w:r>
      <w:r w:rsidRPr="00B66D08">
        <w:rPr>
          <w:rFonts w:ascii="Palatino Linotype" w:hAnsi="Palatino Linotype"/>
          <w:lang w:val="en-US" w:bidi="en-US"/>
        </w:rPr>
        <w:t xml:space="preserve"> Correspondence: lee.ashton@newcastle.edu.au; Tel.: +61-2-49-138034</w:t>
      </w:r>
    </w:p>
    <w:p w:rsidR="00B66D08" w:rsidRDefault="00B66D08" w:rsidP="00B66D08">
      <w:pPr>
        <w:spacing w:line="360" w:lineRule="auto"/>
        <w:rPr>
          <w:rFonts w:ascii="Palatino Linotype" w:hAnsi="Palatino Linotype"/>
          <w:b/>
          <w:u w:val="single"/>
          <w:lang w:val="en-US" w:bidi="en-US"/>
        </w:rPr>
      </w:pPr>
    </w:p>
    <w:p w:rsidR="00B66D08" w:rsidRPr="00B66D08" w:rsidRDefault="00B66D08" w:rsidP="00B66D08">
      <w:pPr>
        <w:spacing w:line="360" w:lineRule="auto"/>
        <w:rPr>
          <w:rFonts w:ascii="Palatino Linotype" w:hAnsi="Palatino Linotype"/>
          <w:b/>
          <w:u w:val="single"/>
          <w:lang w:val="en-US" w:bidi="en-US"/>
        </w:rPr>
      </w:pPr>
      <w:r w:rsidRPr="00B66D08">
        <w:rPr>
          <w:rFonts w:ascii="Palatino Linotype" w:hAnsi="Palatino Linotype"/>
          <w:b/>
          <w:u w:val="single"/>
          <w:lang w:val="en-US" w:bidi="en-US"/>
        </w:rPr>
        <w:t xml:space="preserve">Contents </w:t>
      </w:r>
    </w:p>
    <w:tbl>
      <w:tblPr>
        <w:tblStyle w:val="TableGrid"/>
        <w:tblW w:w="0" w:type="auto"/>
        <w:tblLook w:val="04A0" w:firstRow="1" w:lastRow="0" w:firstColumn="1" w:lastColumn="0" w:noHBand="0" w:noVBand="1"/>
      </w:tblPr>
      <w:tblGrid>
        <w:gridCol w:w="8926"/>
        <w:gridCol w:w="850"/>
      </w:tblGrid>
      <w:tr w:rsidR="00B66D08" w:rsidRPr="00B66D08" w:rsidTr="00B66D08">
        <w:tc>
          <w:tcPr>
            <w:tcW w:w="8926" w:type="dxa"/>
          </w:tcPr>
          <w:p w:rsidR="00B66D08" w:rsidRPr="00B66D08" w:rsidRDefault="00B66D08" w:rsidP="00726730">
            <w:pPr>
              <w:rPr>
                <w:rFonts w:ascii="Palatino Linotype" w:hAnsi="Palatino Linotype"/>
                <w:b/>
              </w:rPr>
            </w:pPr>
            <w:r w:rsidRPr="00B66D08">
              <w:rPr>
                <w:rFonts w:ascii="Palatino Linotype" w:hAnsi="Palatino Linotype"/>
                <w:b/>
              </w:rPr>
              <w:t xml:space="preserve">Supporting information item </w:t>
            </w:r>
          </w:p>
        </w:tc>
        <w:tc>
          <w:tcPr>
            <w:tcW w:w="850" w:type="dxa"/>
          </w:tcPr>
          <w:p w:rsidR="00B66D08" w:rsidRPr="00B66D08" w:rsidRDefault="00B66D08" w:rsidP="00726730">
            <w:pPr>
              <w:rPr>
                <w:rFonts w:ascii="Palatino Linotype" w:hAnsi="Palatino Linotype"/>
                <w:b/>
              </w:rPr>
            </w:pPr>
            <w:r w:rsidRPr="00B66D08">
              <w:rPr>
                <w:rFonts w:ascii="Palatino Linotype" w:hAnsi="Palatino Linotype"/>
                <w:b/>
              </w:rPr>
              <w:t>Page</w:t>
            </w:r>
          </w:p>
        </w:tc>
      </w:tr>
      <w:tr w:rsidR="00B66D08" w:rsidRPr="00B66D08" w:rsidTr="00B66D08">
        <w:tc>
          <w:tcPr>
            <w:tcW w:w="8926" w:type="dxa"/>
          </w:tcPr>
          <w:p w:rsidR="00B66D08" w:rsidRPr="00B66D08" w:rsidRDefault="00A56F71" w:rsidP="00726730">
            <w:pPr>
              <w:rPr>
                <w:rFonts w:ascii="Palatino Linotype" w:hAnsi="Palatino Linotype"/>
              </w:rPr>
            </w:pPr>
            <w:r>
              <w:rPr>
                <w:rFonts w:ascii="Palatino Linotype" w:hAnsi="Palatino Linotype"/>
              </w:rPr>
              <w:t xml:space="preserve">Supplementary Table 1: </w:t>
            </w:r>
            <w:r w:rsidR="00B66D08" w:rsidRPr="00B66D08">
              <w:rPr>
                <w:rFonts w:ascii="Palatino Linotype" w:hAnsi="Palatino Linotype"/>
              </w:rPr>
              <w:t xml:space="preserve"> Search Terms by database </w:t>
            </w:r>
          </w:p>
        </w:tc>
        <w:tc>
          <w:tcPr>
            <w:tcW w:w="850" w:type="dxa"/>
          </w:tcPr>
          <w:p w:rsidR="00B66D08" w:rsidRPr="00B66D08" w:rsidRDefault="00B66D08" w:rsidP="00726730">
            <w:pPr>
              <w:rPr>
                <w:rFonts w:ascii="Palatino Linotype" w:hAnsi="Palatino Linotype"/>
              </w:rPr>
            </w:pPr>
            <w:r w:rsidRPr="00B66D08">
              <w:rPr>
                <w:rFonts w:ascii="Palatino Linotype" w:hAnsi="Palatino Linotype"/>
              </w:rPr>
              <w:t>2</w:t>
            </w:r>
          </w:p>
        </w:tc>
      </w:tr>
      <w:tr w:rsidR="00B66D08" w:rsidRPr="00B66D08" w:rsidTr="00B66D08">
        <w:tc>
          <w:tcPr>
            <w:tcW w:w="8926" w:type="dxa"/>
          </w:tcPr>
          <w:p w:rsidR="00B66D08" w:rsidRPr="009A74B5" w:rsidRDefault="00A56F71" w:rsidP="00726730">
            <w:pPr>
              <w:rPr>
                <w:rFonts w:ascii="Palatino Linotype" w:hAnsi="Palatino Linotype"/>
              </w:rPr>
            </w:pPr>
            <w:r>
              <w:rPr>
                <w:rFonts w:ascii="Palatino Linotype" w:hAnsi="Palatino Linotype"/>
              </w:rPr>
              <w:t xml:space="preserve">Supplementary Table 2: </w:t>
            </w:r>
            <w:r w:rsidR="009A74B5" w:rsidRPr="00B66D08">
              <w:rPr>
                <w:rFonts w:ascii="Palatino Linotype" w:hAnsi="Palatino Linotype"/>
                <w:lang w:val="en-US"/>
              </w:rPr>
              <w:t>Detailed recruitment and retention characteristics of included studies</w:t>
            </w:r>
          </w:p>
        </w:tc>
        <w:tc>
          <w:tcPr>
            <w:tcW w:w="850" w:type="dxa"/>
          </w:tcPr>
          <w:p w:rsidR="00B66D08" w:rsidRPr="00B66D08" w:rsidRDefault="00CC3114" w:rsidP="00726730">
            <w:pPr>
              <w:rPr>
                <w:rFonts w:ascii="Palatino Linotype" w:hAnsi="Palatino Linotype"/>
              </w:rPr>
            </w:pPr>
            <w:r>
              <w:rPr>
                <w:rFonts w:ascii="Palatino Linotype" w:hAnsi="Palatino Linotype"/>
              </w:rPr>
              <w:t>8</w:t>
            </w:r>
          </w:p>
        </w:tc>
      </w:tr>
    </w:tbl>
    <w:p w:rsidR="00B66D08" w:rsidRPr="00B66D08" w:rsidRDefault="00B66D08" w:rsidP="00B66D08">
      <w:pPr>
        <w:rPr>
          <w:rFonts w:ascii="Palatino Linotype" w:hAnsi="Palatino Linotype"/>
          <w:b/>
          <w:sz w:val="20"/>
          <w:szCs w:val="20"/>
        </w:rPr>
      </w:pPr>
    </w:p>
    <w:p w:rsidR="00B66D08" w:rsidRDefault="00B66D08" w:rsidP="00B66D08">
      <w:pPr>
        <w:rPr>
          <w:rFonts w:ascii="Palatino Linotype" w:hAnsi="Palatino Linotype"/>
          <w:b/>
          <w:sz w:val="20"/>
          <w:szCs w:val="20"/>
        </w:rPr>
      </w:pPr>
    </w:p>
    <w:p w:rsidR="00B66D08" w:rsidRDefault="00B66D08" w:rsidP="00B66D08">
      <w:pPr>
        <w:rPr>
          <w:rFonts w:ascii="Palatino Linotype" w:hAnsi="Palatino Linotype"/>
          <w:b/>
          <w:sz w:val="20"/>
          <w:szCs w:val="20"/>
        </w:rPr>
      </w:pPr>
    </w:p>
    <w:p w:rsidR="00B66D08" w:rsidRDefault="00B66D08" w:rsidP="00B66D08">
      <w:pPr>
        <w:rPr>
          <w:rFonts w:ascii="Palatino Linotype" w:hAnsi="Palatino Linotype"/>
          <w:b/>
          <w:sz w:val="20"/>
          <w:szCs w:val="20"/>
        </w:rPr>
      </w:pPr>
    </w:p>
    <w:p w:rsidR="00B66D08" w:rsidRDefault="00B66D08" w:rsidP="00B66D08">
      <w:pPr>
        <w:rPr>
          <w:rFonts w:ascii="Palatino Linotype" w:hAnsi="Palatino Linotype"/>
          <w:b/>
          <w:sz w:val="20"/>
          <w:szCs w:val="20"/>
        </w:rPr>
      </w:pPr>
    </w:p>
    <w:p w:rsidR="00B66D08" w:rsidRDefault="00B66D08" w:rsidP="00B66D08">
      <w:pPr>
        <w:rPr>
          <w:rFonts w:ascii="Palatino Linotype" w:hAnsi="Palatino Linotype"/>
          <w:b/>
          <w:sz w:val="20"/>
          <w:szCs w:val="20"/>
        </w:rPr>
      </w:pPr>
    </w:p>
    <w:p w:rsidR="00B66D08" w:rsidRDefault="00B66D08" w:rsidP="00B66D08">
      <w:pPr>
        <w:rPr>
          <w:rFonts w:ascii="Palatino Linotype" w:hAnsi="Palatino Linotype"/>
          <w:b/>
          <w:sz w:val="20"/>
          <w:szCs w:val="20"/>
        </w:rPr>
      </w:pPr>
    </w:p>
    <w:p w:rsidR="00B66D08" w:rsidRDefault="00B66D08"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726730" w:rsidRDefault="00726730" w:rsidP="00B66D08">
      <w:pPr>
        <w:rPr>
          <w:rFonts w:ascii="Palatino Linotype" w:hAnsi="Palatino Linotype"/>
          <w:b/>
          <w:sz w:val="20"/>
          <w:szCs w:val="20"/>
        </w:rPr>
      </w:pPr>
    </w:p>
    <w:p w:rsidR="00B66D08" w:rsidRDefault="00B66D08" w:rsidP="00B66D08">
      <w:pPr>
        <w:rPr>
          <w:rFonts w:ascii="Palatino Linotype" w:hAnsi="Palatino Linotype"/>
          <w:b/>
          <w:sz w:val="20"/>
          <w:szCs w:val="20"/>
        </w:rPr>
      </w:pPr>
    </w:p>
    <w:p w:rsidR="00F774C1" w:rsidRDefault="00F774C1" w:rsidP="00B66D08">
      <w:pPr>
        <w:rPr>
          <w:rFonts w:ascii="Palatino Linotype" w:hAnsi="Palatino Linotype"/>
          <w:b/>
          <w:sz w:val="20"/>
          <w:szCs w:val="20"/>
        </w:rPr>
      </w:pPr>
    </w:p>
    <w:p w:rsidR="00B66D08" w:rsidRDefault="00A56F71" w:rsidP="00B66D08">
      <w:pPr>
        <w:rPr>
          <w:rFonts w:ascii="Palatino Linotype" w:hAnsi="Palatino Linotype"/>
          <w:szCs w:val="20"/>
        </w:rPr>
      </w:pPr>
      <w:r w:rsidRPr="00A56F71">
        <w:rPr>
          <w:rFonts w:ascii="Palatino Linotype" w:hAnsi="Palatino Linotype"/>
          <w:b/>
          <w:szCs w:val="20"/>
        </w:rPr>
        <w:t>Supplementary Table 1</w:t>
      </w:r>
      <w:r>
        <w:rPr>
          <w:rFonts w:ascii="Palatino Linotype" w:hAnsi="Palatino Linotype"/>
          <w:b/>
          <w:szCs w:val="20"/>
        </w:rPr>
        <w:t xml:space="preserve">: </w:t>
      </w:r>
      <w:r w:rsidR="00B66D08" w:rsidRPr="008E1D4B">
        <w:rPr>
          <w:rFonts w:ascii="Palatino Linotype" w:hAnsi="Palatino Linotype"/>
          <w:szCs w:val="20"/>
        </w:rPr>
        <w:t xml:space="preserve">Search Terms by database </w:t>
      </w:r>
    </w:p>
    <w:p w:rsidR="008E1D4B" w:rsidRPr="008E1D4B" w:rsidRDefault="008E1D4B" w:rsidP="00B66D08">
      <w:pPr>
        <w:rPr>
          <w:rFonts w:ascii="Palatino Linotype" w:hAnsi="Palatino Linotype"/>
          <w:szCs w:val="20"/>
        </w:rPr>
      </w:pPr>
    </w:p>
    <w:p w:rsidR="00B66D08" w:rsidRPr="00B66D08" w:rsidRDefault="00B66D08" w:rsidP="00B66D08">
      <w:pPr>
        <w:spacing w:after="0" w:line="240" w:lineRule="auto"/>
        <w:rPr>
          <w:rFonts w:ascii="Palatino Linotype" w:eastAsia="Times New Roman" w:hAnsi="Palatino Linotype" w:cs="Helvetica"/>
          <w:i/>
          <w:color w:val="0A0905"/>
          <w:sz w:val="20"/>
          <w:szCs w:val="20"/>
          <w:shd w:val="clear" w:color="auto" w:fill="FFFFFF"/>
          <w:lang w:eastAsia="en-AU"/>
        </w:rPr>
      </w:pPr>
      <w:r w:rsidRPr="00B66D08">
        <w:rPr>
          <w:rFonts w:ascii="Palatino Linotype" w:eastAsia="Times New Roman" w:hAnsi="Palatino Linotype" w:cs="Helvetica"/>
          <w:i/>
          <w:color w:val="0A0905"/>
          <w:sz w:val="20"/>
          <w:szCs w:val="20"/>
          <w:shd w:val="clear" w:color="auto" w:fill="FFFFFF"/>
          <w:lang w:eastAsia="en-AU"/>
        </w:rPr>
        <w:t xml:space="preserve">Medline </w:t>
      </w:r>
    </w:p>
    <w:p w:rsidR="00B66D08" w:rsidRPr="00B66D08" w:rsidRDefault="00B66D08" w:rsidP="00B66D08">
      <w:pPr>
        <w:spacing w:after="0" w:line="240" w:lineRule="auto"/>
        <w:rPr>
          <w:rFonts w:ascii="Palatino Linotype" w:eastAsia="Times New Roman" w:hAnsi="Palatino Linotype" w:cs="Times New Roman"/>
          <w:sz w:val="20"/>
          <w:szCs w:val="20"/>
          <w:lang w:eastAsia="en-AU"/>
        </w:rPr>
      </w:pP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350"/>
        <w:gridCol w:w="10100"/>
      </w:tblGrid>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b/>
                <w:bCs/>
                <w:color w:val="0A0905"/>
                <w:sz w:val="20"/>
                <w:szCs w:val="20"/>
                <w:lang w:eastAsia="en-AU"/>
              </w:rPr>
            </w:pPr>
            <w:r w:rsidRPr="00B66D08">
              <w:rPr>
                <w:rFonts w:ascii="Palatino Linotype" w:eastAsia="Times New Roman" w:hAnsi="Palatino Linotype" w:cs="Helvetica"/>
                <w:b/>
                <w:bCs/>
                <w:color w:val="0A0905"/>
                <w:sz w:val="20"/>
                <w:szCs w:val="20"/>
                <w:lang w:eastAsia="en-AU"/>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b/>
                <w:bCs/>
                <w:color w:val="0A0905"/>
                <w:sz w:val="20"/>
                <w:szCs w:val="20"/>
                <w:lang w:eastAsia="en-AU"/>
              </w:rPr>
            </w:pPr>
            <w:r w:rsidRPr="00B66D08">
              <w:rPr>
                <w:rFonts w:ascii="Palatino Linotype" w:eastAsia="Times New Roman" w:hAnsi="Palatino Linotype" w:cs="Helvetica"/>
                <w:b/>
                <w:bCs/>
                <w:color w:val="0A0905"/>
                <w:sz w:val="20"/>
                <w:szCs w:val="20"/>
                <w:lang w:eastAsia="en-AU"/>
              </w:rPr>
              <w:t>Searches</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randomized controlled trial/</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controlled Clinical Trial/</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random*.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trial.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control adj group*).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 or 2 or 3 or 4 or 5</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young* adj (adult* or men or male* or man or women or female* or woman)).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Young Adul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college aged.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university or college*) adj student*).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7 or 8 or 9 or 10</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Die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Healthy Die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eating/</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eating behavio?r.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physical activity/</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Exercise/</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Weight Loss/</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obesity/ or obesity, abdominal/ or obesity, metabolically benign/ or obesity, morbid/</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Overweigh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2 or 13 or 14 or 15 or 16 or 17 or 18 or 19 or 20</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6 and 11 and 21</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animals/ not (humans/ and animals/)</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2 not 23</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addresses/ or lectures/ or anecdotes/ or biography/ or interview/ or comment/ or directory/ or editorial/ or legal cases/ or case reports/ or legislation/ or letter/ or news/ or newspaper article/ or patient education handou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4 not 25</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limit 26 to english language</w:t>
            </w:r>
          </w:p>
        </w:tc>
      </w:tr>
    </w:tbl>
    <w:p w:rsidR="00B66D08" w:rsidRPr="00B66D08" w:rsidRDefault="00B66D08" w:rsidP="00B66D08">
      <w:pPr>
        <w:rPr>
          <w:rFonts w:ascii="Palatino Linotype" w:hAnsi="Palatino Linotype"/>
          <w:sz w:val="20"/>
          <w:szCs w:val="20"/>
        </w:rPr>
      </w:pPr>
    </w:p>
    <w:p w:rsidR="00AE06B9" w:rsidRDefault="00AE06B9" w:rsidP="00B66D08">
      <w:pPr>
        <w:rPr>
          <w:rFonts w:ascii="Palatino Linotype" w:eastAsia="Times New Roman" w:hAnsi="Palatino Linotype" w:cs="Helvetica"/>
          <w:i/>
          <w:color w:val="0A0905"/>
          <w:sz w:val="20"/>
          <w:szCs w:val="20"/>
          <w:shd w:val="clear" w:color="auto" w:fill="FFFFFF"/>
          <w:lang w:eastAsia="en-AU"/>
        </w:rPr>
      </w:pPr>
    </w:p>
    <w:p w:rsidR="00AE06B9" w:rsidRDefault="00AE06B9" w:rsidP="00B66D08">
      <w:pPr>
        <w:rPr>
          <w:rFonts w:ascii="Palatino Linotype" w:eastAsia="Times New Roman" w:hAnsi="Palatino Linotype" w:cs="Helvetica"/>
          <w:i/>
          <w:color w:val="0A0905"/>
          <w:sz w:val="20"/>
          <w:szCs w:val="20"/>
          <w:shd w:val="clear" w:color="auto" w:fill="FFFFFF"/>
          <w:lang w:eastAsia="en-AU"/>
        </w:rPr>
      </w:pPr>
    </w:p>
    <w:p w:rsidR="00B66D08" w:rsidRPr="00B66D08" w:rsidRDefault="00B66D08" w:rsidP="00B66D08">
      <w:pPr>
        <w:rPr>
          <w:rFonts w:ascii="Palatino Linotype" w:hAnsi="Palatino Linotype"/>
          <w:sz w:val="20"/>
          <w:szCs w:val="20"/>
        </w:rPr>
      </w:pPr>
      <w:bookmarkStart w:id="0" w:name="_GoBack"/>
      <w:bookmarkEnd w:id="0"/>
      <w:r w:rsidRPr="00B66D08">
        <w:rPr>
          <w:rFonts w:ascii="Palatino Linotype" w:eastAsia="Times New Roman" w:hAnsi="Palatino Linotype" w:cs="Helvetica"/>
          <w:i/>
          <w:color w:val="0A0905"/>
          <w:sz w:val="20"/>
          <w:szCs w:val="20"/>
          <w:shd w:val="clear" w:color="auto" w:fill="FFFFFF"/>
          <w:lang w:eastAsia="en-AU"/>
        </w:rPr>
        <w:lastRenderedPageBreak/>
        <w:t>Embase</w:t>
      </w: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350"/>
        <w:gridCol w:w="10100"/>
      </w:tblGrid>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b/>
                <w:bCs/>
                <w:color w:val="0A0905"/>
                <w:sz w:val="20"/>
                <w:szCs w:val="20"/>
                <w:lang w:eastAsia="en-AU"/>
              </w:rPr>
            </w:pPr>
            <w:r w:rsidRPr="00B66D08">
              <w:rPr>
                <w:rFonts w:ascii="Palatino Linotype" w:eastAsia="Times New Roman" w:hAnsi="Palatino Linotype" w:cs="Helvetica"/>
                <w:b/>
                <w:bCs/>
                <w:color w:val="0A0905"/>
                <w:sz w:val="20"/>
                <w:szCs w:val="20"/>
                <w:lang w:eastAsia="en-AU"/>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b/>
                <w:bCs/>
                <w:color w:val="0A0905"/>
                <w:sz w:val="20"/>
                <w:szCs w:val="20"/>
                <w:lang w:eastAsia="en-AU"/>
              </w:rPr>
            </w:pPr>
            <w:r w:rsidRPr="00B66D08">
              <w:rPr>
                <w:rFonts w:ascii="Palatino Linotype" w:eastAsia="Times New Roman" w:hAnsi="Palatino Linotype" w:cs="Helvetica"/>
                <w:b/>
                <w:bCs/>
                <w:color w:val="0A0905"/>
                <w:sz w:val="20"/>
                <w:szCs w:val="20"/>
                <w:lang w:eastAsia="en-AU"/>
              </w:rPr>
              <w:t>Searches</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randomized controlled trial/</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controlled Clinical Trial/</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random*.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trial.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control adj group*).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 or 2 or 3 or 4 or 5</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young* adj (adult* or men or male* or man or women or female* or woman)).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Young Adul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college aged.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university or college*) adj student*).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7 or 8 or 9 or 10</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die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healthy die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dietary intake/</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eating/</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eating behavio?r.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physical activity/</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exercise/</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obesity/ or abdominal obesity/ or metabolically benign obesity/ or morbid obesity/</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weight reduction/</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2 or 13 or 14 or 15 or 16 or 17 or 18 or 19 or 20</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6 and 11 and 21</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animals/ not (humans/ and animals/)</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2 not 23</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addresses/ or lectures/ or anecdotes/ or biography/ or interview/ or comment/ or directory/ or editorial/ or legal cases/ or case reports/ or legislation/ or letter/ or news/ or newspaper article/ or patient education handou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4 not 25</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limit 26 to english language</w:t>
            </w:r>
          </w:p>
        </w:tc>
      </w:tr>
    </w:tbl>
    <w:p w:rsidR="00B66D08" w:rsidRPr="00B66D08" w:rsidRDefault="00B66D08" w:rsidP="00B66D08">
      <w:pPr>
        <w:rPr>
          <w:rFonts w:ascii="Palatino Linotype" w:hAnsi="Palatino Linotype"/>
          <w:sz w:val="20"/>
          <w:szCs w:val="20"/>
        </w:rPr>
      </w:pPr>
    </w:p>
    <w:p w:rsidR="00B66D08" w:rsidRPr="00B66D08" w:rsidRDefault="00B66D08" w:rsidP="00B66D08">
      <w:pPr>
        <w:rPr>
          <w:rFonts w:ascii="Palatino Linotype" w:hAnsi="Palatino Linotype"/>
          <w:sz w:val="20"/>
          <w:szCs w:val="20"/>
        </w:rPr>
      </w:pPr>
      <w:r w:rsidRPr="00B66D08">
        <w:rPr>
          <w:rFonts w:ascii="Palatino Linotype" w:eastAsia="Times New Roman" w:hAnsi="Palatino Linotype" w:cs="Helvetica"/>
          <w:i/>
          <w:color w:val="0A0905"/>
          <w:sz w:val="20"/>
          <w:szCs w:val="20"/>
          <w:shd w:val="clear" w:color="auto" w:fill="FFFFFF"/>
          <w:lang w:eastAsia="en-AU"/>
        </w:rPr>
        <w:t>PsycINFO</w:t>
      </w: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350"/>
        <w:gridCol w:w="10100"/>
      </w:tblGrid>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b/>
                <w:bCs/>
                <w:color w:val="0A0905"/>
                <w:sz w:val="20"/>
                <w:szCs w:val="20"/>
                <w:lang w:eastAsia="en-AU"/>
              </w:rPr>
            </w:pPr>
            <w:r w:rsidRPr="00B66D08">
              <w:rPr>
                <w:rFonts w:ascii="Palatino Linotype" w:eastAsia="Times New Roman" w:hAnsi="Palatino Linotype" w:cs="Helvetica"/>
                <w:b/>
                <w:bCs/>
                <w:color w:val="0A0905"/>
                <w:sz w:val="20"/>
                <w:szCs w:val="20"/>
                <w:lang w:eastAsia="en-AU"/>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b/>
                <w:bCs/>
                <w:color w:val="0A0905"/>
                <w:sz w:val="20"/>
                <w:szCs w:val="20"/>
                <w:lang w:eastAsia="en-AU"/>
              </w:rPr>
            </w:pPr>
            <w:r w:rsidRPr="00B66D08">
              <w:rPr>
                <w:rFonts w:ascii="Palatino Linotype" w:eastAsia="Times New Roman" w:hAnsi="Palatino Linotype" w:cs="Helvetica"/>
                <w:b/>
                <w:bCs/>
                <w:color w:val="0A0905"/>
                <w:sz w:val="20"/>
                <w:szCs w:val="20"/>
                <w:lang w:eastAsia="en-AU"/>
              </w:rPr>
              <w:t>Searches</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clinical trials/</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random*.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trial.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lastRenderedPageBreak/>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control adj group*).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 or 2 or 3 or 4</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young* adj (adult* or men or male* or man or women or female* or woman)).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college aged.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university or college*) adj student*).tw.</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6 or 7 or 8</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diets/</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eating behavior/ or food intake/</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physical activity/ or active living/ or activity level/</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EXERCISE/</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weight loss/ or weight control/</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obesity/ or overweigh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0 or 11 or 12 or 13 or 14 or 15</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5 and 9 and 16</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animals/ not (humans/ and animals/)</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7 not 18</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addresses/ or lectures/ or anecdotes/ or biography/ or interview/ or comment/ or directory/ or editorial/ or legal cases/ or case reports/ or legislation/ or letter/ or news/ or newspaper article/ or patient education handout/</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19 not 20</w:t>
            </w:r>
          </w:p>
        </w:tc>
      </w:tr>
      <w:tr w:rsidR="00B66D08" w:rsidRPr="00B66D08" w:rsidTr="00726730">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2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66D08" w:rsidRPr="00B66D08" w:rsidRDefault="00B66D08" w:rsidP="00726730">
            <w:pPr>
              <w:spacing w:after="0" w:line="360" w:lineRule="atLeast"/>
              <w:rPr>
                <w:rFonts w:ascii="Palatino Linotype" w:eastAsia="Times New Roman" w:hAnsi="Palatino Linotype" w:cs="Helvetica"/>
                <w:color w:val="0A0905"/>
                <w:sz w:val="20"/>
                <w:szCs w:val="20"/>
                <w:lang w:eastAsia="en-AU"/>
              </w:rPr>
            </w:pPr>
            <w:r w:rsidRPr="00B66D08">
              <w:rPr>
                <w:rFonts w:ascii="Palatino Linotype" w:eastAsia="Times New Roman" w:hAnsi="Palatino Linotype" w:cs="Helvetica"/>
                <w:color w:val="0A0905"/>
                <w:sz w:val="20"/>
                <w:szCs w:val="20"/>
                <w:lang w:eastAsia="en-AU"/>
              </w:rPr>
              <w:t>limit 21 to english language</w:t>
            </w:r>
          </w:p>
        </w:tc>
      </w:tr>
    </w:tbl>
    <w:p w:rsidR="00B66D08" w:rsidRPr="00B66D08" w:rsidRDefault="00B66D08" w:rsidP="00B66D08">
      <w:pPr>
        <w:rPr>
          <w:rFonts w:ascii="Palatino Linotype" w:hAnsi="Palatino Linotype"/>
          <w:b/>
          <w:sz w:val="20"/>
          <w:szCs w:val="20"/>
          <w:u w:val="single"/>
        </w:rPr>
      </w:pPr>
    </w:p>
    <w:p w:rsidR="00B66D08" w:rsidRPr="00B66D08" w:rsidRDefault="00B66D08" w:rsidP="00B66D08">
      <w:pPr>
        <w:rPr>
          <w:rFonts w:ascii="Palatino Linotype" w:hAnsi="Palatino Linotype"/>
          <w:b/>
          <w:sz w:val="20"/>
          <w:szCs w:val="20"/>
          <w:u w:val="single"/>
        </w:rPr>
      </w:pPr>
      <w:r w:rsidRPr="00B66D08">
        <w:rPr>
          <w:rFonts w:ascii="Palatino Linotype" w:eastAsia="Times New Roman" w:hAnsi="Palatino Linotype" w:cs="Helvetica"/>
          <w:i/>
          <w:color w:val="0A0905"/>
          <w:sz w:val="20"/>
          <w:szCs w:val="20"/>
          <w:shd w:val="clear" w:color="auto" w:fill="FFFFFF"/>
          <w:lang w:eastAsia="en-AU"/>
        </w:rPr>
        <w:t xml:space="preserve">Web of Science </w:t>
      </w:r>
    </w:p>
    <w:tbl>
      <w:tblPr>
        <w:tblW w:w="9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8896"/>
      </w:tblGrid>
      <w:tr w:rsidR="00B66D08" w:rsidRPr="00B66D08" w:rsidTr="00726730">
        <w:trPr>
          <w:trHeight w:val="219"/>
        </w:trPr>
        <w:tc>
          <w:tcPr>
            <w:tcW w:w="562" w:type="dxa"/>
            <w:shd w:val="clear" w:color="auto" w:fill="D9D9D9" w:themeFill="background1" w:themeFillShade="D9"/>
          </w:tcPr>
          <w:p w:rsidR="00B66D08" w:rsidRPr="00B66D08" w:rsidRDefault="00B66D08" w:rsidP="00726730">
            <w:pPr>
              <w:rPr>
                <w:rFonts w:ascii="Palatino Linotype" w:hAnsi="Palatino Linotype"/>
                <w:b/>
                <w:sz w:val="20"/>
                <w:szCs w:val="20"/>
              </w:rPr>
            </w:pPr>
            <w:r w:rsidRPr="00B66D08">
              <w:rPr>
                <w:rFonts w:ascii="Palatino Linotype" w:hAnsi="Palatino Linotype"/>
                <w:b/>
                <w:sz w:val="20"/>
                <w:szCs w:val="20"/>
              </w:rPr>
              <w:t>#</w:t>
            </w:r>
          </w:p>
        </w:tc>
        <w:tc>
          <w:tcPr>
            <w:tcW w:w="8896" w:type="dxa"/>
            <w:shd w:val="clear" w:color="auto" w:fill="D9D9D9" w:themeFill="background1" w:themeFillShade="D9"/>
          </w:tcPr>
          <w:p w:rsidR="00B66D08" w:rsidRPr="00B66D08" w:rsidRDefault="00B66D08" w:rsidP="00726730">
            <w:pPr>
              <w:rPr>
                <w:rFonts w:ascii="Palatino Linotype" w:hAnsi="Palatino Linotype"/>
                <w:b/>
                <w:sz w:val="20"/>
                <w:szCs w:val="20"/>
              </w:rPr>
            </w:pPr>
            <w:r w:rsidRPr="00B66D08">
              <w:rPr>
                <w:rFonts w:ascii="Palatino Linotype" w:hAnsi="Palatino Linotype"/>
                <w:b/>
                <w:sz w:val="20"/>
                <w:szCs w:val="20"/>
              </w:rPr>
              <w:t>Searches</w:t>
            </w:r>
          </w:p>
        </w:tc>
      </w:tr>
      <w:tr w:rsidR="00B66D08" w:rsidRPr="00B66D08" w:rsidTr="00726730">
        <w:trPr>
          <w:trHeight w:val="673"/>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15</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14 AND #10 AND #5) </w:t>
            </w:r>
            <w:r w:rsidRPr="00B66D08">
              <w:rPr>
                <w:rFonts w:ascii="Palatino Linotype" w:hAnsi="Palatino Linotype" w:cs="Arial"/>
                <w:i/>
                <w:iCs/>
                <w:color w:val="333333"/>
                <w:sz w:val="20"/>
                <w:szCs w:val="20"/>
              </w:rPr>
              <w:t>AND </w:t>
            </w:r>
            <w:r w:rsidRPr="00B66D08">
              <w:rPr>
                <w:rFonts w:ascii="Palatino Linotype" w:hAnsi="Palatino Linotype" w:cs="Arial"/>
                <w:b/>
                <w:bCs/>
                <w:color w:val="333333"/>
                <w:sz w:val="20"/>
                <w:szCs w:val="20"/>
              </w:rPr>
              <w:t>LANGUAGE:</w:t>
            </w:r>
            <w:r w:rsidRPr="00B66D08">
              <w:rPr>
                <w:rFonts w:ascii="Palatino Linotype" w:hAnsi="Palatino Linotype" w:cs="Arial"/>
                <w:color w:val="333333"/>
                <w:sz w:val="20"/>
                <w:szCs w:val="20"/>
              </w:rPr>
              <w:t> (English) </w:t>
            </w:r>
            <w:r w:rsidRPr="00B66D08">
              <w:rPr>
                <w:rFonts w:ascii="Palatino Linotype" w:hAnsi="Palatino Linotype" w:cs="Arial"/>
                <w:i/>
                <w:iCs/>
                <w:color w:val="333333"/>
                <w:sz w:val="20"/>
                <w:szCs w:val="20"/>
              </w:rPr>
              <w:t>AND</w:t>
            </w:r>
            <w:r w:rsidRPr="00B66D08">
              <w:rPr>
                <w:rFonts w:ascii="Palatino Linotype" w:hAnsi="Palatino Linotype" w:cs="Arial"/>
                <w:color w:val="333333"/>
                <w:sz w:val="20"/>
                <w:szCs w:val="20"/>
              </w:rPr>
              <w:t> </w:t>
            </w:r>
            <w:r w:rsidRPr="00B66D08">
              <w:rPr>
                <w:rFonts w:ascii="Palatino Linotype" w:hAnsi="Palatino Linotype" w:cs="Arial"/>
                <w:b/>
                <w:bCs/>
                <w:color w:val="333333"/>
                <w:sz w:val="20"/>
                <w:szCs w:val="20"/>
              </w:rPr>
              <w:t>DOCUMENT TYPES:</w:t>
            </w:r>
            <w:r w:rsidRPr="00B66D08">
              <w:rPr>
                <w:rFonts w:ascii="Palatino Linotype" w:hAnsi="Palatino Linotype" w:cs="Arial"/>
                <w:color w:val="333333"/>
                <w:sz w:val="20"/>
                <w:szCs w:val="20"/>
              </w:rPr>
              <w:t> (Article OR Review)</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40"/>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14</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13 OR #12 OR #11</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52"/>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13</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Exercise" or "Physical activity")</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40"/>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12</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Diet" or "nutrition" or "healthy diet" or "eating habits" "eating behavi?r")</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673"/>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11</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 ("Obesity" or "overweight" or "obesity, abdominal", or "weight loss" or "obesity, morbid")</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52"/>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10</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9 OR #8 OR #7 OR #6</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lastRenderedPageBreak/>
              <w:t>Indexes=SCI-EXPANDED, SSCI, A&amp;HCI, ESCI Timespan=All years</w:t>
            </w:r>
          </w:p>
        </w:tc>
      </w:tr>
      <w:tr w:rsidR="00B66D08" w:rsidRPr="00B66D08" w:rsidTr="00726730">
        <w:trPr>
          <w:trHeight w:val="506"/>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lastRenderedPageBreak/>
              <w:t># 9</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 ("young adult*")</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40"/>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8</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 ("university student*" or "college student*").</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52"/>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7</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 ("college aged" or "student*")</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660"/>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6</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 ("young men" or "young male*" or "young man" or "young women" or "young female*" or "young woman")</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52"/>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5</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1 or #2 or #3 or #4</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673"/>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4</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control group*") OR TS=("trial" or "clinical trial" or "clinical trials" or "controlled trial" or "controlled trials")</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40"/>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3</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random*")</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40"/>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2</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 ("controlled clinical trial")</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r w:rsidR="00B66D08" w:rsidRPr="00B66D08" w:rsidTr="00726730">
        <w:trPr>
          <w:trHeight w:val="452"/>
        </w:trPr>
        <w:tc>
          <w:tcPr>
            <w:tcW w:w="562" w:type="dxa"/>
          </w:tcPr>
          <w:p w:rsidR="00B66D08" w:rsidRPr="00B66D08" w:rsidRDefault="00B66D08" w:rsidP="00726730">
            <w:pPr>
              <w:jc w:val="center"/>
              <w:rPr>
                <w:rFonts w:ascii="Palatino Linotype" w:hAnsi="Palatino Linotype" w:cs="Arial"/>
                <w:color w:val="333333"/>
                <w:sz w:val="20"/>
                <w:szCs w:val="20"/>
              </w:rPr>
            </w:pPr>
            <w:r w:rsidRPr="00B66D08">
              <w:rPr>
                <w:rFonts w:ascii="Palatino Linotype" w:hAnsi="Palatino Linotype" w:cs="Arial"/>
                <w:color w:val="333333"/>
                <w:sz w:val="20"/>
                <w:szCs w:val="20"/>
              </w:rPr>
              <w:t># 1</w:t>
            </w:r>
          </w:p>
        </w:tc>
        <w:tc>
          <w:tcPr>
            <w:tcW w:w="8896" w:type="dxa"/>
          </w:tcPr>
          <w:p w:rsidR="00B66D08" w:rsidRPr="00B66D08" w:rsidRDefault="00B66D08" w:rsidP="00726730">
            <w:pPr>
              <w:rPr>
                <w:rFonts w:ascii="Palatino Linotype" w:hAnsi="Palatino Linotype" w:cs="Arial"/>
                <w:color w:val="333333"/>
                <w:sz w:val="20"/>
                <w:szCs w:val="20"/>
              </w:rPr>
            </w:pPr>
            <w:r w:rsidRPr="00B66D08">
              <w:rPr>
                <w:rFonts w:ascii="Palatino Linotype" w:hAnsi="Palatino Linotype" w:cs="Arial"/>
                <w:color w:val="333333"/>
                <w:sz w:val="20"/>
                <w:szCs w:val="20"/>
              </w:rPr>
              <w:t>TS=("randomized controlled trial")</w:t>
            </w:r>
          </w:p>
          <w:p w:rsidR="00B66D08" w:rsidRPr="00B66D08" w:rsidRDefault="00B66D08" w:rsidP="00726730">
            <w:pPr>
              <w:rPr>
                <w:rFonts w:ascii="Palatino Linotype" w:hAnsi="Palatino Linotype" w:cs="Arial"/>
                <w:i/>
                <w:iCs/>
                <w:color w:val="666666"/>
                <w:sz w:val="20"/>
                <w:szCs w:val="20"/>
              </w:rPr>
            </w:pPr>
            <w:r w:rsidRPr="00B66D08">
              <w:rPr>
                <w:rFonts w:ascii="Palatino Linotype" w:hAnsi="Palatino Linotype" w:cs="Arial"/>
                <w:i/>
                <w:iCs/>
                <w:color w:val="666666"/>
                <w:sz w:val="20"/>
                <w:szCs w:val="20"/>
              </w:rPr>
              <w:t>Indexes=SCI-EXPANDED, SSCI, A&amp;HCI, ESCI Timespan=All years</w:t>
            </w:r>
          </w:p>
        </w:tc>
      </w:tr>
    </w:tbl>
    <w:p w:rsidR="00B66D08" w:rsidRPr="00B66D08" w:rsidRDefault="00B66D08" w:rsidP="00B66D08">
      <w:pPr>
        <w:rPr>
          <w:rFonts w:ascii="Palatino Linotype" w:hAnsi="Palatino Linotype"/>
          <w:sz w:val="20"/>
          <w:szCs w:val="20"/>
        </w:rPr>
      </w:pPr>
    </w:p>
    <w:p w:rsidR="00B66D08" w:rsidRPr="00B66D08" w:rsidRDefault="00B66D08" w:rsidP="00B66D08">
      <w:pPr>
        <w:rPr>
          <w:rFonts w:ascii="Palatino Linotype" w:hAnsi="Palatino Linotype"/>
          <w:sz w:val="20"/>
          <w:szCs w:val="20"/>
        </w:rPr>
      </w:pPr>
      <w:r w:rsidRPr="00B66D08">
        <w:rPr>
          <w:rFonts w:ascii="Palatino Linotype" w:eastAsia="Times New Roman" w:hAnsi="Palatino Linotype" w:cs="Helvetica"/>
          <w:i/>
          <w:color w:val="0A0905"/>
          <w:sz w:val="20"/>
          <w:szCs w:val="20"/>
          <w:shd w:val="clear" w:color="auto" w:fill="FFFFFF"/>
          <w:lang w:eastAsia="en-AU"/>
        </w:rPr>
        <w:t>Cochrane</w:t>
      </w:r>
    </w:p>
    <w:tbl>
      <w:tblPr>
        <w:tblW w:w="92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2"/>
        <w:gridCol w:w="7774"/>
      </w:tblGrid>
      <w:tr w:rsidR="00B66D08" w:rsidRPr="00B66D08" w:rsidTr="00726730">
        <w:trPr>
          <w:trHeight w:val="222"/>
        </w:trPr>
        <w:tc>
          <w:tcPr>
            <w:tcW w:w="1452" w:type="dxa"/>
            <w:shd w:val="clear" w:color="auto" w:fill="D9D9D9" w:themeFill="background1" w:themeFillShade="D9"/>
          </w:tcPr>
          <w:p w:rsidR="00B66D08" w:rsidRPr="00B66D08" w:rsidRDefault="00B66D08" w:rsidP="00726730">
            <w:pPr>
              <w:rPr>
                <w:rFonts w:ascii="Palatino Linotype" w:hAnsi="Palatino Linotype"/>
                <w:b/>
                <w:sz w:val="20"/>
                <w:szCs w:val="20"/>
              </w:rPr>
            </w:pPr>
            <w:r w:rsidRPr="00B66D08">
              <w:rPr>
                <w:rFonts w:ascii="Palatino Linotype" w:hAnsi="Palatino Linotype"/>
                <w:b/>
                <w:sz w:val="20"/>
                <w:szCs w:val="20"/>
              </w:rPr>
              <w:t>ID</w:t>
            </w:r>
          </w:p>
        </w:tc>
        <w:tc>
          <w:tcPr>
            <w:tcW w:w="7774" w:type="dxa"/>
            <w:shd w:val="clear" w:color="auto" w:fill="D9D9D9" w:themeFill="background1" w:themeFillShade="D9"/>
          </w:tcPr>
          <w:p w:rsidR="00B66D08" w:rsidRPr="00B66D08" w:rsidRDefault="00B66D08" w:rsidP="00726730">
            <w:pPr>
              <w:rPr>
                <w:rFonts w:ascii="Palatino Linotype" w:hAnsi="Palatino Linotype"/>
                <w:b/>
                <w:sz w:val="20"/>
                <w:szCs w:val="20"/>
              </w:rPr>
            </w:pPr>
            <w:r w:rsidRPr="00B66D08">
              <w:rPr>
                <w:rFonts w:ascii="Palatino Linotype" w:hAnsi="Palatino Linotype"/>
                <w:b/>
                <w:sz w:val="20"/>
                <w:szCs w:val="20"/>
              </w:rPr>
              <w:t>Search</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Controlled Clinical Trials as Topic] this term only</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2</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Randomized Controlled Trials as Topic] this term only</w:t>
            </w:r>
          </w:p>
        </w:tc>
      </w:tr>
      <w:tr w:rsidR="00B66D08" w:rsidRPr="00B66D08" w:rsidTr="00726730">
        <w:trPr>
          <w:trHeight w:val="235"/>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3</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Randomized Controlled Trial] explode all trees</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4</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random*):ti,ab,kw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5</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trial):ti,ab,kw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6</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control next group*):ti,ab,kw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7</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1 or #2 or #3 or #4 or #5 or #6)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8</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Young Adult] this term only</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lastRenderedPageBreak/>
              <w:t>#9</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young* next (adult* or men or male* or man or women or female* or woman)):ti,ab,kw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0</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college aged):ti,ab,kw </w:t>
            </w:r>
          </w:p>
        </w:tc>
      </w:tr>
      <w:tr w:rsidR="00B66D08" w:rsidRPr="00B66D08" w:rsidTr="00726730">
        <w:trPr>
          <w:trHeight w:val="235"/>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1</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university or college*) next student*):ti,ab,kw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2</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8 or #9 or #10 or #11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3</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Diet] explode all trees</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4</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Healthy Diet] this term only</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5</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eating behavio?r):ti,ab,kw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6</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Exercise] this term only</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7</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Weight Loss] this term only</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8</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Obesity] 1 tree(s) exploded</w:t>
            </w:r>
          </w:p>
        </w:tc>
      </w:tr>
      <w:tr w:rsidR="00B66D08" w:rsidRPr="00B66D08" w:rsidTr="00726730">
        <w:trPr>
          <w:trHeight w:val="235"/>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19</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MeSH descriptor: [Overweight] this term only</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20</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13 or #14 or #15 or #16 or #18 or #19)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21</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7 and #12 and #20) </w:t>
            </w:r>
          </w:p>
        </w:tc>
      </w:tr>
      <w:tr w:rsidR="00B66D08" w:rsidRPr="00B66D08" w:rsidTr="00726730">
        <w:trPr>
          <w:trHeight w:val="903"/>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22</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addresses):pt or (lectures):pt or (anecdotes):pt or (biography):pt or (interview):pt or (comment):pt or (directory):pt or (editorial):pt or (legal cases):pt or (case reports):pt or (legislation):pt or (letter):pt or (news):pt or (newspaper article):pt or (patient education handout):pt </w:t>
            </w:r>
          </w:p>
        </w:tc>
      </w:tr>
      <w:tr w:rsidR="00B66D08" w:rsidRPr="00B66D08" w:rsidTr="00726730">
        <w:trPr>
          <w:trHeight w:val="222"/>
        </w:trPr>
        <w:tc>
          <w:tcPr>
            <w:tcW w:w="1452"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23</w:t>
            </w:r>
          </w:p>
        </w:tc>
        <w:tc>
          <w:tcPr>
            <w:tcW w:w="7774" w:type="dxa"/>
          </w:tcPr>
          <w:p w:rsidR="00B66D08" w:rsidRPr="00B66D08" w:rsidRDefault="00B66D08" w:rsidP="00726730">
            <w:pPr>
              <w:rPr>
                <w:rFonts w:ascii="Palatino Linotype" w:hAnsi="Palatino Linotype"/>
                <w:sz w:val="20"/>
                <w:szCs w:val="20"/>
              </w:rPr>
            </w:pPr>
            <w:r w:rsidRPr="00B66D08">
              <w:rPr>
                <w:rFonts w:ascii="Palatino Linotype" w:hAnsi="Palatino Linotype"/>
                <w:sz w:val="20"/>
                <w:szCs w:val="20"/>
              </w:rPr>
              <w:t xml:space="preserve">(#21 not #22) </w:t>
            </w:r>
          </w:p>
        </w:tc>
      </w:tr>
    </w:tbl>
    <w:p w:rsidR="00B66D08" w:rsidRPr="00B66D08" w:rsidRDefault="00B66D08" w:rsidP="00B66D08">
      <w:pPr>
        <w:rPr>
          <w:rFonts w:ascii="Palatino Linotype" w:hAnsi="Palatino Linotype"/>
          <w:sz w:val="20"/>
          <w:szCs w:val="20"/>
        </w:rPr>
      </w:pPr>
    </w:p>
    <w:p w:rsidR="00B66D08" w:rsidRPr="00B66D08" w:rsidRDefault="00B66D08" w:rsidP="00B66D08">
      <w:pPr>
        <w:rPr>
          <w:rFonts w:ascii="Palatino Linotype" w:hAnsi="Palatino Linotype"/>
          <w:i/>
          <w:sz w:val="20"/>
          <w:szCs w:val="20"/>
        </w:rPr>
      </w:pPr>
      <w:r w:rsidRPr="00B66D08">
        <w:rPr>
          <w:rFonts w:ascii="Palatino Linotype" w:hAnsi="Palatino Linotype"/>
          <w:i/>
          <w:sz w:val="20"/>
          <w:szCs w:val="20"/>
        </w:rPr>
        <w:t>Cinahl</w:t>
      </w:r>
    </w:p>
    <w:tbl>
      <w:tblPr>
        <w:tblW w:w="95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30"/>
        <w:gridCol w:w="8184"/>
      </w:tblGrid>
      <w:tr w:rsidR="00B66D08" w:rsidRPr="00B66D08" w:rsidTr="00726730">
        <w:trPr>
          <w:trHeight w:val="236"/>
        </w:trPr>
        <w:tc>
          <w:tcPr>
            <w:tcW w:w="1330" w:type="dxa"/>
            <w:shd w:val="clear" w:color="auto" w:fill="D9D9D9" w:themeFill="background1" w:themeFillShade="D9"/>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b/>
                <w:bCs/>
                <w:color w:val="333333"/>
                <w:sz w:val="20"/>
                <w:szCs w:val="20"/>
                <w:lang w:eastAsia="en-AU"/>
              </w:rPr>
            </w:pPr>
            <w:r w:rsidRPr="00B66D08">
              <w:rPr>
                <w:rFonts w:ascii="Palatino Linotype" w:eastAsia="Times New Roman" w:hAnsi="Palatino Linotype" w:cs="Helvetica"/>
                <w:b/>
                <w:bCs/>
                <w:color w:val="333333"/>
                <w:sz w:val="20"/>
                <w:szCs w:val="20"/>
                <w:bdr w:val="none" w:sz="0" w:space="0" w:color="auto" w:frame="1"/>
                <w:lang w:eastAsia="en-AU"/>
              </w:rPr>
              <w:t>#</w:t>
            </w:r>
          </w:p>
        </w:tc>
        <w:tc>
          <w:tcPr>
            <w:tcW w:w="8184" w:type="dxa"/>
            <w:shd w:val="clear" w:color="auto" w:fill="D9D9D9" w:themeFill="background1" w:themeFillShade="D9"/>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b/>
                <w:bCs/>
                <w:color w:val="333333"/>
                <w:sz w:val="20"/>
                <w:szCs w:val="20"/>
                <w:lang w:eastAsia="en-AU"/>
              </w:rPr>
            </w:pPr>
            <w:r w:rsidRPr="00B66D08">
              <w:rPr>
                <w:rFonts w:ascii="Palatino Linotype" w:eastAsia="Times New Roman" w:hAnsi="Palatino Linotype" w:cs="Helvetica"/>
                <w:b/>
                <w:bCs/>
                <w:color w:val="333333"/>
                <w:sz w:val="20"/>
                <w:szCs w:val="20"/>
                <w:bdr w:val="none" w:sz="0" w:space="0" w:color="auto" w:frame="1"/>
                <w:lang w:eastAsia="en-AU"/>
              </w:rPr>
              <w:t>Search</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20</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6 AND S12 AND S19</w:t>
            </w:r>
          </w:p>
        </w:tc>
      </w:tr>
      <w:tr w:rsidR="00B66D08" w:rsidRPr="00B66D08" w:rsidTr="00726730">
        <w:trPr>
          <w:trHeight w:val="236"/>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9</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3 OR S14 OR S15 OR S16 OR S17 OR S18</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8</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Weight Loss")</w:t>
            </w:r>
          </w:p>
        </w:tc>
      </w:tr>
      <w:tr w:rsidR="00B66D08" w:rsidRPr="00B66D08" w:rsidTr="00726730">
        <w:trPr>
          <w:trHeight w:val="236"/>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7</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Obesity") OR (MH "Obesity, Morbid")</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6</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Exercise")</w:t>
            </w:r>
          </w:p>
        </w:tc>
      </w:tr>
      <w:tr w:rsidR="00B66D08" w:rsidRPr="00B66D08" w:rsidTr="00726730">
        <w:trPr>
          <w:trHeight w:val="236"/>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5</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Physical Activity")</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4</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Nutrition")</w:t>
            </w:r>
          </w:p>
        </w:tc>
      </w:tr>
      <w:tr w:rsidR="00B66D08" w:rsidRPr="00B66D08" w:rsidTr="00726730">
        <w:trPr>
          <w:trHeight w:val="236"/>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3</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Diet+")</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2</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7 OR S8 OR S9 OR S10 OR S11</w:t>
            </w:r>
          </w:p>
        </w:tc>
      </w:tr>
      <w:tr w:rsidR="00B66D08" w:rsidRPr="00B66D08" w:rsidTr="00726730">
        <w:trPr>
          <w:trHeight w:val="236"/>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1</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TI ((university or college*) N1 student*) or AB ((university or college*) N1 student*)</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0</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TI "college aged" OR AB "college aged"</w:t>
            </w:r>
          </w:p>
        </w:tc>
      </w:tr>
      <w:tr w:rsidR="00B66D08" w:rsidRPr="00B66D08" w:rsidTr="00726730">
        <w:trPr>
          <w:trHeight w:val="459"/>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lastRenderedPageBreak/>
              <w:t>S9</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Students, College") OR (MH "Students, Undergraduate") OR (MH "Students, Graduate")</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8</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Young Adult")</w:t>
            </w:r>
          </w:p>
        </w:tc>
      </w:tr>
      <w:tr w:rsidR="00B66D08" w:rsidRPr="00B66D08" w:rsidTr="00726730">
        <w:trPr>
          <w:trHeight w:val="459"/>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7</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TI ( (young* N1 (adult* or men or male* or man or women or female or woman)) ) OR AB ( (young* N1 (adult* or men or male* or man or women or female or woman)) )</w:t>
            </w:r>
          </w:p>
        </w:tc>
      </w:tr>
      <w:tr w:rsidR="00B66D08" w:rsidRPr="00B66D08" w:rsidTr="00726730">
        <w:trPr>
          <w:trHeight w:val="236"/>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6</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 OR S2 OR S3 OR S4 OR S5</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5</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TI (control N1 group*) OR AB (control N1 group*)</w:t>
            </w:r>
          </w:p>
        </w:tc>
      </w:tr>
      <w:tr w:rsidR="00B66D08" w:rsidRPr="00B66D08" w:rsidTr="00726730">
        <w:trPr>
          <w:trHeight w:val="236"/>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4</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TI (trial) OR AB (trial)</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3</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TI (random*) OR AB (random*)</w:t>
            </w:r>
          </w:p>
        </w:tc>
      </w:tr>
      <w:tr w:rsidR="00B66D08" w:rsidRPr="00B66D08" w:rsidTr="00726730">
        <w:trPr>
          <w:trHeight w:val="236"/>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2</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randomized controlled trials”)</w:t>
            </w:r>
          </w:p>
        </w:tc>
      </w:tr>
      <w:tr w:rsidR="00B66D08" w:rsidRPr="00B66D08" w:rsidTr="00726730">
        <w:trPr>
          <w:trHeight w:val="223"/>
        </w:trPr>
        <w:tc>
          <w:tcPr>
            <w:tcW w:w="1330"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S1</w:t>
            </w:r>
          </w:p>
        </w:tc>
        <w:tc>
          <w:tcPr>
            <w:tcW w:w="8184" w:type="dxa"/>
            <w:shd w:val="clear" w:color="auto" w:fill="auto"/>
            <w:tcMar>
              <w:top w:w="90" w:type="dxa"/>
              <w:left w:w="90" w:type="dxa"/>
              <w:bottom w:w="90" w:type="dxa"/>
              <w:right w:w="90" w:type="dxa"/>
            </w:tcMar>
            <w:vAlign w:val="bottom"/>
            <w:hideMark/>
          </w:tcPr>
          <w:p w:rsidR="00B66D08" w:rsidRPr="00B66D08" w:rsidRDefault="00B66D08" w:rsidP="00726730">
            <w:pPr>
              <w:spacing w:after="0" w:line="240" w:lineRule="auto"/>
              <w:rPr>
                <w:rFonts w:ascii="Palatino Linotype" w:eastAsia="Times New Roman" w:hAnsi="Palatino Linotype" w:cs="Helvetica"/>
                <w:color w:val="333333"/>
                <w:sz w:val="20"/>
                <w:szCs w:val="20"/>
                <w:lang w:eastAsia="en-AU"/>
              </w:rPr>
            </w:pPr>
            <w:r w:rsidRPr="00B66D08">
              <w:rPr>
                <w:rFonts w:ascii="Palatino Linotype" w:eastAsia="Times New Roman" w:hAnsi="Palatino Linotype" w:cs="Helvetica"/>
                <w:color w:val="333333"/>
                <w:sz w:val="20"/>
                <w:szCs w:val="20"/>
                <w:bdr w:val="none" w:sz="0" w:space="0" w:color="auto" w:frame="1"/>
                <w:lang w:eastAsia="en-AU"/>
              </w:rPr>
              <w:t>(MH "clinical trials")</w:t>
            </w:r>
          </w:p>
        </w:tc>
      </w:tr>
    </w:tbl>
    <w:p w:rsidR="00726730" w:rsidRDefault="00726730">
      <w:pPr>
        <w:rPr>
          <w:rFonts w:ascii="Palatino Linotype" w:hAnsi="Palatino Linotype"/>
          <w:sz w:val="16"/>
          <w:szCs w:val="16"/>
          <w:lang w:val="en-US"/>
        </w:rPr>
        <w:sectPr w:rsidR="00726730" w:rsidSect="00726730">
          <w:footerReference w:type="default" r:id="rId6"/>
          <w:pgSz w:w="11906" w:h="16838"/>
          <w:pgMar w:top="720" w:right="720" w:bottom="720" w:left="720" w:header="708" w:footer="708" w:gutter="0"/>
          <w:cols w:space="708"/>
          <w:docGrid w:linePitch="360"/>
        </w:sectPr>
      </w:pPr>
    </w:p>
    <w:p w:rsidR="00B66D08" w:rsidRDefault="00B66D08">
      <w:pPr>
        <w:rPr>
          <w:rFonts w:ascii="Palatino Linotype" w:hAnsi="Palatino Linotype"/>
          <w:sz w:val="16"/>
          <w:szCs w:val="16"/>
          <w:lang w:val="en-US"/>
        </w:rPr>
      </w:pPr>
    </w:p>
    <w:p w:rsidR="00D52391" w:rsidRPr="00B66D08" w:rsidRDefault="00A56F71">
      <w:pPr>
        <w:rPr>
          <w:rFonts w:ascii="Palatino Linotype" w:hAnsi="Palatino Linotype"/>
        </w:rPr>
      </w:pPr>
      <w:r w:rsidRPr="00A56F71">
        <w:rPr>
          <w:rFonts w:ascii="Palatino Linotype" w:hAnsi="Palatino Linotype"/>
          <w:b/>
        </w:rPr>
        <w:t>Supplementary Table 2:</w:t>
      </w:r>
      <w:r>
        <w:rPr>
          <w:rFonts w:ascii="Palatino Linotype" w:hAnsi="Palatino Linotype"/>
        </w:rPr>
        <w:t xml:space="preserve"> </w:t>
      </w:r>
      <w:r w:rsidR="00B66D08" w:rsidRPr="00B66D08">
        <w:rPr>
          <w:rFonts w:ascii="Palatino Linotype" w:hAnsi="Palatino Linotype"/>
          <w:lang w:val="en-US"/>
        </w:rPr>
        <w:t>Detailed recruitment and retention characteristics of include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9"/>
        <w:gridCol w:w="724"/>
        <w:gridCol w:w="823"/>
        <w:gridCol w:w="900"/>
        <w:gridCol w:w="772"/>
        <w:gridCol w:w="2308"/>
        <w:gridCol w:w="899"/>
        <w:gridCol w:w="1028"/>
        <w:gridCol w:w="640"/>
        <w:gridCol w:w="640"/>
        <w:gridCol w:w="899"/>
        <w:gridCol w:w="1157"/>
        <w:gridCol w:w="1154"/>
        <w:gridCol w:w="671"/>
        <w:gridCol w:w="812"/>
        <w:gridCol w:w="812"/>
      </w:tblGrid>
      <w:tr w:rsidR="00726730" w:rsidRPr="00B66D08" w:rsidTr="00726730">
        <w:trPr>
          <w:trHeight w:val="1833"/>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First author, year, study name, citation</w:t>
            </w:r>
            <w:r>
              <w:rPr>
                <w:rFonts w:ascii="Palatino Linotype" w:eastAsia="Times New Roman" w:hAnsi="Palatino Linotype" w:cs="Arial"/>
                <w:b/>
                <w:bCs/>
                <w:sz w:val="16"/>
                <w:szCs w:val="16"/>
                <w:lang w:eastAsia="en-AU"/>
              </w:rPr>
              <w:t>s</w:t>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Country</w:t>
            </w:r>
          </w:p>
        </w:tc>
        <w:tc>
          <w:tcPr>
            <w:tcW w:w="267"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Intervention focu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Intervention duration (weeks)</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Recruitment setting</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Recruitment strategie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Recruitment duration (days)</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Recruitment efficiency (participants/ day)</w:t>
            </w:r>
          </w:p>
        </w:tc>
        <w:tc>
          <w:tcPr>
            <w:tcW w:w="208" w:type="pct"/>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Pr>
                <w:rFonts w:ascii="Palatino Linotype" w:eastAsia="Times New Roman" w:hAnsi="Palatino Linotype" w:cs="Arial"/>
                <w:b/>
                <w:bCs/>
                <w:sz w:val="16"/>
                <w:szCs w:val="16"/>
                <w:lang w:eastAsia="en-AU"/>
              </w:rPr>
              <w:t>Total cost of recruitment US$</w:t>
            </w:r>
            <w:r w:rsidR="003216C5" w:rsidRPr="003216C5">
              <w:rPr>
                <w:rFonts w:ascii="Palatino Linotype" w:eastAsia="Times New Roman" w:hAnsi="Palatino Linotype" w:cs="Arial"/>
                <w:b/>
                <w:bCs/>
                <w:sz w:val="16"/>
                <w:szCs w:val="16"/>
                <w:vertAlign w:val="superscript"/>
                <w:lang w:eastAsia="en-AU"/>
              </w:rPr>
              <w:t>≠</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Goal sample siz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Number invited; interested; eligible; randomised</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Recruitment rates (%): invited randomised; interested randomised; eligible randomised</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Retention strategi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 xml:space="preserve">Retention rate </w:t>
            </w:r>
          </w:p>
        </w:tc>
        <w:tc>
          <w:tcPr>
            <w:tcW w:w="264" w:type="pct"/>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Pr>
                <w:rFonts w:ascii="Palatino Linotype" w:eastAsia="Times New Roman" w:hAnsi="Palatino Linotype" w:cs="Arial"/>
                <w:b/>
                <w:bCs/>
                <w:sz w:val="16"/>
                <w:szCs w:val="16"/>
                <w:lang w:eastAsia="en-AU"/>
              </w:rPr>
              <w:t xml:space="preserve">Total cost of </w:t>
            </w:r>
            <w:r w:rsidR="00CE1C42">
              <w:rPr>
                <w:rFonts w:ascii="Palatino Linotype" w:eastAsia="Times New Roman" w:hAnsi="Palatino Linotype" w:cs="Arial"/>
                <w:b/>
                <w:bCs/>
                <w:sz w:val="16"/>
                <w:szCs w:val="16"/>
                <w:lang w:eastAsia="en-AU"/>
              </w:rPr>
              <w:t>Retention</w:t>
            </w:r>
            <w:r>
              <w:rPr>
                <w:rFonts w:ascii="Palatino Linotype" w:eastAsia="Times New Roman" w:hAnsi="Palatino Linotype" w:cs="Arial"/>
                <w:b/>
                <w:bCs/>
                <w:sz w:val="16"/>
                <w:szCs w:val="16"/>
                <w:lang w:eastAsia="en-AU"/>
              </w:rPr>
              <w:t xml:space="preserve"> US$</w:t>
            </w:r>
            <w:r w:rsidR="003216C5" w:rsidRPr="003216C5">
              <w:rPr>
                <w:rFonts w:ascii="Palatino Linotype" w:eastAsia="Times New Roman" w:hAnsi="Palatino Linotype" w:cs="Arial"/>
                <w:b/>
                <w:bCs/>
                <w:sz w:val="16"/>
                <w:szCs w:val="16"/>
                <w:vertAlign w:val="superscript"/>
                <w:lang w:eastAsia="en-AU"/>
              </w:rPr>
              <w:t>≠</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b/>
                <w:bCs/>
                <w:sz w:val="16"/>
                <w:szCs w:val="16"/>
                <w:lang w:eastAsia="en-AU"/>
              </w:rPr>
            </w:pPr>
            <w:r w:rsidRPr="00B66D08">
              <w:rPr>
                <w:rFonts w:ascii="Palatino Linotype" w:eastAsia="Times New Roman" w:hAnsi="Palatino Linotype" w:cs="Arial"/>
                <w:b/>
                <w:bCs/>
                <w:sz w:val="16"/>
                <w:szCs w:val="16"/>
                <w:lang w:eastAsia="en-AU"/>
              </w:rPr>
              <w:t>Data collection time points</w:t>
            </w:r>
          </w:p>
        </w:tc>
      </w:tr>
      <w:tr w:rsidR="00726730" w:rsidRPr="00B66D08" w:rsidTr="00726730">
        <w:trPr>
          <w:trHeight w:val="1553"/>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Allman-Farinelli, 2016, TXT2Bfit </w:t>
            </w:r>
            <w:r w:rsidRPr="00B66D08">
              <w:rPr>
                <w:rFonts w:ascii="Palatino Linotype" w:hAnsi="Palatino Linotype" w:cs="Times New Roman"/>
                <w:sz w:val="16"/>
                <w:szCs w:val="16"/>
              </w:rPr>
              <w:t xml:space="preserve"> </w:t>
            </w:r>
            <w:r w:rsidRPr="00B66D08">
              <w:rPr>
                <w:rFonts w:ascii="Palatino Linotype" w:hAnsi="Palatino Linotype" w:cs="Times New Roman"/>
                <w:sz w:val="16"/>
                <w:szCs w:val="16"/>
              </w:rPr>
              <w:fldChar w:fldCharType="begin">
                <w:fldData xml:space="preserve">PEVuZE5vdGU+PENpdGU+PEF1dGhvcj5QYXJ0cmlkZ2U8L0F1dGhvcj48WWVhcj4yMDE2PC9ZZWFy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</w:fldData>
              </w:fldChar>
            </w:r>
            <w:r w:rsidRPr="00B66D08">
              <w:rPr>
                <w:rFonts w:ascii="Palatino Linotype" w:hAnsi="Palatino Linotype" w:cs="Times New Roman"/>
                <w:sz w:val="16"/>
                <w:szCs w:val="16"/>
              </w:rPr>
              <w:instrText xml:space="preserve"> ADDIN EN.CITE </w:instrText>
            </w:r>
            <w:r w:rsidRPr="00B66D08">
              <w:rPr>
                <w:rFonts w:ascii="Palatino Linotype" w:hAnsi="Palatino Linotype" w:cs="Times New Roman"/>
                <w:sz w:val="16"/>
                <w:szCs w:val="16"/>
              </w:rPr>
              <w:fldChar w:fldCharType="begin">
                <w:fldData xml:space="preserve">PEVuZE5vdGU+PENpdGU+PEF1dGhvcj5QYXJ0cmlkZ2U8L0F1dGhvcj48WWVhcj4yMDE2PC9ZZWFy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</w:fldData>
              </w:fldChar>
            </w:r>
            <w:r w:rsidRPr="00B66D08">
              <w:rPr>
                <w:rFonts w:ascii="Palatino Linotype" w:hAnsi="Palatino Linotype" w:cs="Times New Roman"/>
                <w:sz w:val="16"/>
                <w:szCs w:val="16"/>
              </w:rPr>
              <w:instrText xml:space="preserve"> ADDIN EN.CITE.DATA </w:instrText>
            </w:r>
            <w:r w:rsidRPr="00B66D08">
              <w:rPr>
                <w:rFonts w:ascii="Palatino Linotype" w:hAnsi="Palatino Linotype" w:cs="Times New Roman"/>
                <w:sz w:val="16"/>
                <w:szCs w:val="16"/>
              </w:rPr>
            </w:r>
            <w:r w:rsidRPr="00B66D08">
              <w:rPr>
                <w:rFonts w:ascii="Palatino Linotype" w:hAnsi="Palatino Linotype" w:cs="Times New Roman"/>
                <w:sz w:val="16"/>
                <w:szCs w:val="16"/>
              </w:rPr>
              <w:fldChar w:fldCharType="end"/>
            </w:r>
            <w:r w:rsidRPr="00B66D08">
              <w:rPr>
                <w:rFonts w:ascii="Palatino Linotype" w:hAnsi="Palatino Linotype" w:cs="Times New Roman"/>
                <w:sz w:val="16"/>
                <w:szCs w:val="16"/>
              </w:rPr>
            </w:r>
            <w:r w:rsidRPr="00B66D08">
              <w:rPr>
                <w:rFonts w:ascii="Palatino Linotype" w:hAnsi="Palatino Linotype" w:cs="Times New Roman"/>
                <w:sz w:val="16"/>
                <w:szCs w:val="16"/>
              </w:rPr>
              <w:fldChar w:fldCharType="separate"/>
            </w:r>
            <w:r w:rsidRPr="00B66D08">
              <w:rPr>
                <w:rFonts w:ascii="Palatino Linotype" w:hAnsi="Palatino Linotype" w:cs="Times New Roman"/>
                <w:noProof/>
                <w:sz w:val="16"/>
                <w:szCs w:val="16"/>
              </w:rPr>
              <w:t>(1-7)</w:t>
            </w:r>
            <w:r w:rsidRPr="00B66D08">
              <w:rPr>
                <w:rFonts w:ascii="Palatino Linotype" w:hAnsi="Palatino Linotype" w:cs="Times New Roman"/>
                <w:sz w:val="16"/>
                <w:szCs w:val="16"/>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 and 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Online ads (Google, Gum Tree), Social media, uni newsletter, community newsletters, uni website, letters, listed on university research volunteer register, in class lecture, posters, fly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0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42</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w:t>
            </w:r>
            <w:r w:rsidRPr="00726730">
              <w:rPr>
                <w:rFonts w:ascii="Palatino Linotype" w:eastAsia="Times New Roman" w:hAnsi="Palatino Linotype" w:cs="Arial"/>
                <w:sz w:val="16"/>
                <w:szCs w:val="16"/>
                <w:lang w:eastAsia="en-AU"/>
              </w:rPr>
              <w:t>32,861.98</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54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181; 390; 25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U;</w:t>
            </w:r>
            <w:r w:rsidRPr="00B66D08">
              <w:rPr>
                <w:rFonts w:ascii="Palatino Linotype" w:eastAsia="Times New Roman" w:hAnsi="Palatino Linotype" w:cs="Arial"/>
                <w:sz w:val="16"/>
                <w:szCs w:val="16"/>
                <w:lang w:eastAsia="en-AU"/>
              </w:rPr>
              <w:t xml:space="preserve"> 21.2; 64.1</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Text messages and phone call reminder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mon: 81%*</w:t>
            </w:r>
          </w:p>
        </w:tc>
        <w:tc>
          <w:tcPr>
            <w:tcW w:w="264"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sidRPr="00CE1C42">
              <w:rPr>
                <w:rFonts w:ascii="Palatino Linotype" w:eastAsia="Times New Roman" w:hAnsi="Palatino Linotype" w:cs="Arial"/>
                <w:sz w:val="16"/>
                <w:szCs w:val="16"/>
                <w:lang w:eastAsia="en-AU"/>
              </w:rPr>
              <w:t>3943.68</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 and 9-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Amiot, 2018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Amiot&lt;/Author&gt;&lt;Year&gt;2018&lt;/Year&gt;&lt;RecNum&gt;2447&lt;/RecNum&gt;&lt;DisplayText&gt;(8)&lt;/DisplayText&gt;&lt;record&gt;&lt;rec-number&gt;2447&lt;/rec-number&gt;&lt;foreign-keys&gt;&lt;key app="EN" db-id="5fd59x99oeszwae02epxp52vs5w5zvpdw5w9" timestamp="1592220855"&gt;2447&lt;/key&gt;&lt;/foreign-keys&gt;&lt;ref-type name="Journal Article"&gt;17&lt;/ref-type&gt;&lt;contributors&gt;&lt;authors&gt;&lt;author&gt;Amiot, Catherine E.&lt;/author&gt;&lt;author&gt;El Hajj Boutros, Guy&lt;/author&gt;&lt;author&gt;Sukhanova, Ksenia&lt;/author&gt;&lt;author&gt;Karelis, Antony D.&lt;/author&gt;&lt;/authors&gt;&lt;/contributors&gt;&lt;titles&gt;&lt;title&gt;Testing a novel multicomponent intervention to reduce meat consumption in young men&lt;/title&gt;&lt;secondary-title&gt;PloS one&lt;/secondary-title&gt;&lt;alt-title&gt;PLoS One&lt;/alt-title&gt;&lt;/titles&gt;&lt;periodical&gt;&lt;full-title&gt;PLoS One&lt;/full-title&gt;&lt;/periodical&gt;&lt;alt-periodical&gt;&lt;full-title&gt;PLoS One&lt;/full-title&gt;&lt;/alt-periodical&gt;&lt;pages&gt;e0204590-e0204590&lt;/pages&gt;&lt;volume&gt;13&lt;/volume&gt;&lt;number&gt;10&lt;/number&gt;&lt;keywords&gt;&lt;keyword&gt;Adult&lt;/keyword&gt;&lt;keyword&gt;Diagnostic Self Evaluation&lt;/keyword&gt;&lt;keyword&gt;*Diet, Healthy/psychology&lt;/keyword&gt;&lt;keyword&gt;Emotions&lt;/keyword&gt;&lt;keyword&gt;Fear&lt;/keyword&gt;&lt;keyword&gt;*Feeding Behavior/psychology&lt;/keyword&gt;&lt;keyword&gt;Goals&lt;/keyword&gt;&lt;keyword&gt;Health Knowledge, Attitudes, Practice&lt;/keyword&gt;&lt;keyword&gt;*Health Promotion/methods&lt;/keyword&gt;&lt;keyword&gt;Humans&lt;/keyword&gt;&lt;keyword&gt;Male&lt;/keyword&gt;&lt;keyword&gt;*Meat&lt;/keyword&gt;&lt;keyword&gt;Social Norms&lt;/keyword&gt;&lt;keyword&gt;Text Messaging&lt;/keyword&gt;&lt;keyword&gt;Treatment Outcome&lt;/keyword&gt;&lt;keyword&gt;Young Adult&lt;/keyword&gt;&lt;/keywords&gt;&lt;dates&gt;&lt;year&gt;2018&lt;/year&gt;&lt;/dates&gt;&lt;publisher&gt;Public Library of Science&lt;/publisher&gt;&lt;isbn&gt;1932-6203&lt;/isbn&gt;&lt;accession-num&gt;30307958&lt;/accession-num&gt;&lt;urls&gt;&lt;related-urls&gt;&lt;url&gt;https://pubmed.ncbi.nlm.nih.gov/30307958&lt;/url&gt;&lt;url&gt;https://www.ncbi.nlm.nih.gov/pmc/articles/PMC6181294/&lt;/url&gt;&lt;/related-urls&gt;&lt;/urls&gt;&lt;electronic-resource-num&gt;10.1371/journal.pone.0204590&lt;/electronic-resource-num&gt;&lt;remote-database-name&gt;PubMed&lt;/remote-database-name&gt;&lt;language&gt;eng&lt;/language&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8)</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nada </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mail, social media, and presentations in University classroom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3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ks: 100%, 4-wks: 10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and 4-wk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Annesi, 2015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Annesi&lt;/Author&gt;&lt;Year&gt;2015&lt;/Year&gt;&lt;RecNum&gt;1731&lt;/RecNum&gt;&lt;DisplayText&gt;(9)&lt;/DisplayText&gt;&lt;record&gt;&lt;rec-number&gt;1731&lt;/rec-number&gt;&lt;foreign-keys&gt;&lt;key app="EN" db-id="5fd59x99oeszwae02epxp52vs5w5zvpdw5w9" timestamp="1572213375"&gt;1731&lt;/key&gt;&lt;/foreign-keys&gt;&lt;ref-type name="Journal Article"&gt;17&lt;/ref-type&gt;&lt;contributors&gt;&lt;authors&gt;&lt;author&gt;Annesi, James J.&lt;/author&gt;&lt;author&gt;Howton, Amy&lt;/author&gt;&lt;author&gt;Johnson, Ping H.&lt;/author&gt;&lt;author&gt;Porter, Kandice J.&lt;/author&gt;&lt;/authors&gt;&lt;/contributors&gt;&lt;titles&gt;&lt;title&gt;Pilot testing a cognitive-behavioral protocol on psychosocial predictors of exercise, nutrition, weight, and body satisfaction changes in a college-level health-related fitness course&lt;/title&gt;&lt;secondary-title&gt;Journal of American College Health&lt;/secondary-title&gt;&lt;/titles&gt;&lt;periodical&gt;&lt;full-title&gt;Journal of American College Health&lt;/full-title&gt;&lt;/periodical&gt;&lt;pages&gt;268-278&lt;/pages&gt;&lt;volume&gt;63&lt;/volume&gt;&lt;number&gt;4&lt;/number&gt;&lt;dates&gt;&lt;year&gt;2015&lt;/year&gt;&lt;/dates&gt;&lt;accession-num&gt;2015-21585-006&lt;/accession-num&gt;&lt;urls&gt;&lt;related-urls&gt;&lt;url&gt;http://ezproxy.newcastle.edu.au/login?url=http://ovidsp.ovid.com/ovidweb.cgi?T=JS&amp;amp;CSC=Y&amp;amp;NEWS=N&amp;amp;PAGE=fulltext&amp;amp;D=psyc12&amp;amp;AN=2015-21585-006&lt;/url&gt;&lt;url&gt;https://www.tandfonline.com/doi/pdf/10.1080/07448481.2015.1015030?needAccess=true&lt;/url&gt;&lt;/related-urls&gt;&lt;/urls&gt;&lt;electronic-resource-num&gt;http://dx.doi.org/10.1080/07448481.2015.1015030&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9)</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6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9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wks: 95%*</w:t>
            </w:r>
          </w:p>
        </w:tc>
        <w:tc>
          <w:tcPr>
            <w:tcW w:w="264"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5 weeks</w:t>
            </w:r>
          </w:p>
        </w:tc>
      </w:tr>
      <w:tr w:rsidR="00726730" w:rsidRPr="00B66D08" w:rsidTr="00726730">
        <w:trPr>
          <w:trHeight w:val="114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Ashton, 2017, HEYMAN,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Ashton&lt;/Author&gt;&lt;Year&gt;2017&lt;/Year&gt;&lt;RecNum&gt;560&lt;/RecNum&gt;&lt;DisplayText&gt;(10)&lt;/DisplayText&gt;&lt;record&gt;&lt;rec-number&gt;560&lt;/rec-number&gt;&lt;foreign-keys&gt;&lt;key app="EN" db-id="5fd59x99oeszwae02epxp52vs5w5zvpdw5w9" timestamp="1485483323"&gt;560&lt;/key&gt;&lt;/foreign-keys&gt;&lt;ref-type name="Journal Article"&gt;17&lt;/ref-type&gt;&lt;contributors&gt;&lt;authors&gt;&lt;author&gt;Ashton, Lee M.&lt;/author&gt;&lt;author&gt;Morgan, Philip J.&lt;/author&gt;&lt;author&gt;Hutchesson, Melinda J.&lt;/author&gt;&lt;author&gt;Rollo, Megan E.&lt;/author&gt;&lt;author&gt;Collins, Clare E.&lt;/author&gt;&lt;/authors&gt;&lt;/contributors&gt;&lt;titles&gt;&lt;title&gt;Feasibility and preliminary efficacy of the ‘HEYMAN’ healthy lifestyle program for young men: a pilot randomised controlled trial&lt;/title&gt;&lt;secondary-title&gt;Nutr J&lt;/secondary-title&gt;&lt;/titles&gt;&lt;periodical&gt;&lt;full-title&gt;Nutr J&lt;/full-title&gt;&lt;abbr-1&gt;Nutr J&lt;/abbr-1&gt;&lt;/periodical&gt;&lt;pages&gt;2&lt;/pages&gt;&lt;volume&gt;16&lt;/volume&gt;&lt;dates&gt;&lt;year&gt;2017&lt;/year&gt;&lt;/dates&gt;&lt;pub-location&gt;London&lt;/pub-location&gt;&lt;publisher&gt;BioMed Central&lt;/publisher&gt;&lt;isbn&gt;1475-2891&lt;/isbn&gt;&lt;accession-num&gt;5237246&lt;/accession-num&gt;&lt;urls&gt;&lt;related-urls&gt;&lt;url&gt;http://www.ncbi.nlm.nih.gov/pmc/articles/PMC5237246/&lt;/url&gt;&lt;url&gt;https://www.ncbi.nlm.nih.gov/pmc/articles/PMC5237246/pdf/12937_2017_Article_227.pdf&lt;/url&gt;&lt;/related-urls&gt;&lt;/urls&gt;&lt;electronic-resource-num&gt;10.1186/s12937-017-0227-8&lt;/electronic-resource-num&gt;&lt;remote-database-name&gt;PMC&lt;/remote-database-name&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10)</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social media, media release, existing databas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9</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2</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0*</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54; 64; 5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32.5; 78.1</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Financial compensation </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mon: 94%*</w:t>
            </w:r>
          </w:p>
        </w:tc>
        <w:tc>
          <w:tcPr>
            <w:tcW w:w="264"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sidRPr="00CE1C42">
              <w:rPr>
                <w:rFonts w:ascii="Palatino Linotype" w:eastAsia="Times New Roman" w:hAnsi="Palatino Linotype" w:cs="Arial"/>
                <w:sz w:val="16"/>
                <w:szCs w:val="16"/>
                <w:lang w:eastAsia="en-AU"/>
              </w:rPr>
              <w:t>360.49</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Bailey, 2019,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Bailey&lt;/Author&gt;&lt;Year&gt;2019&lt;/Year&gt;&lt;RecNum&gt;2440&lt;/RecNum&gt;&lt;DisplayText&gt;(11)&lt;/DisplayText&gt;&lt;record&gt;&lt;rec-number&gt;2440&lt;/rec-number&gt;&lt;foreign-keys&gt;&lt;key app="EN" db-id="5fd59x99oeszwae02epxp52vs5w5zvpdw5w9" timestamp="1592220410"&gt;2440&lt;/key&gt;&lt;/foreign-keys&gt;&lt;ref-type name="Journal Article"&gt;17&lt;/ref-type&gt;&lt;contributors&gt;&lt;authors&gt;&lt;author&gt;Bailey, B. W.&lt;/author&gt;&lt;author&gt;Bartholomew, C. L.&lt;/author&gt;&lt;author&gt;Summerhays, C.&lt;/author&gt;&lt;author&gt;Deru, L.&lt;/author&gt;&lt;author&gt;Compton, S.&lt;/author&gt;&lt;author&gt;Tucker, L. A.&lt;/author&gt;&lt;author&gt;LeCheminant, J. D.&lt;/author&gt;&lt;author&gt;Hicks, J.&lt;/author&gt;&lt;/authors&gt;&lt;/contributors&gt;&lt;auth-address&gt;Department of Exercise Sciences, Brigham Young University, Provo, UT, USA.&amp;#xD;Department of Nutrition, Dietetics &amp;amp; Food Science, Brigham Young University, Provo, UT, USA.&lt;/auth-address&gt;&lt;titles&gt;&lt;title&gt;The Impact of Step Recommendations on Body Composition and Physical Activity Patterns in College Freshman Women: A Randomized Trial&lt;/title&gt;&lt;secondary-title&gt;J Obes&lt;/secondary-title&gt;&lt;alt-title&gt;Journal of obesity&lt;/alt-title&gt;&lt;/titles&gt;&lt;alt-periodical&gt;&lt;full-title&gt;Journal of Obesity&lt;/full-title&gt;&lt;/alt-periodical&gt;&lt;pages&gt;4036825&lt;/pages&gt;&lt;volume&gt;2019&lt;/volume&gt;&lt;edition&gt;2019/12/31&lt;/edition&gt;&lt;dates&gt;&lt;year&gt;2019&lt;/year&gt;&lt;/dates&gt;&lt;isbn&gt;2090-0708 (Print)&amp;#xD;2090-0708&lt;/isbn&gt;&lt;accession-num&gt;31885908&lt;/accession-num&gt;&lt;urls&gt;&lt;related-urls&gt;&lt;url&gt;https://www.ncbi.nlm.nih.gov/pmc/articles/PMC6914918/pdf/JOBE2019-4036825.pdf&lt;/url&gt;&lt;/related-urls&gt;&lt;/urls&gt;&lt;custom2&gt;PMC6914918&lt;/custom2&gt;&lt;electronic-resource-num&gt;10.1155/2019/4036825&lt;/electronic-resource-num&gt;&lt;remote-database-provider&gt;NLM&lt;/remote-database-provider&gt;&lt;language&gt;eng&lt;/language&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11)</w:t>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t xml:space="preserve"> </w:t>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classroom announcements, booths, social media, word of mouth</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9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512; 180; 12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23.4; 66.7</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mon: 7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Bertz, 2015,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Bertz&lt;/Author&gt;&lt;Year&gt;2015&lt;/Year&gt;&lt;RecNum&gt;1755&lt;/RecNum&gt;&lt;DisplayText&gt;(12)&lt;/DisplayText&gt;&lt;record&gt;&lt;rec-number&gt;1755&lt;/rec-number&gt;&lt;foreign-keys&gt;&lt;key app="EN" db-id="5fd59x99oeszwae02epxp52vs5w5zvpdw5w9" timestamp="1572213377"&gt;1755&lt;/key&gt;&lt;/foreign-keys&gt;&lt;ref-type name="Journal Article"&gt;17&lt;/ref-type&gt;&lt;contributors&gt;&lt;authors&gt;&lt;author&gt;Bertz, F.&lt;/author&gt;&lt;author&gt;Pacanowski, C. R.&lt;/author&gt;&lt;author&gt;Levitsky, D. A.&lt;/author&gt;&lt;/authors&gt;&lt;/contributors&gt;&lt;titles&gt;&lt;title&gt;Frequent Self-Weighing with Electronic Graphic Feedback to Prevent Age-Related Weight Gain in Young Adults&lt;/title&gt;&lt;secondary-title&gt;Obesity&lt;/secondary-title&gt;&lt;/titles&gt;&lt;periodical&gt;&lt;full-title&gt;Obesity&lt;/full-title&gt;&lt;/periodical&gt;&lt;pages&gt;2009-14&lt;/pages&gt;&lt;volume&gt;23&lt;/volume&gt;&lt;number&gt;10&lt;/number&gt;&lt;dates&gt;&lt;year&gt;2015&lt;/year&gt;&lt;/dates&gt;&lt;accession-num&gt;26414563&lt;/accession-num&gt;&lt;urls&gt;&lt;related-urls&gt;&lt;url&gt;http://ezproxy.newcastle.edu.au/login?url=http://ovidsp.ovid.com/ovidweb.cgi?T=JS&amp;amp;CSC=Y&amp;amp;NEWS=N&amp;amp;PAGE=fulltext&amp;amp;D=med8&amp;amp;AN=26414563&lt;/url&gt;&lt;url&gt;https://onlinelibrary.wiley.com/doi/pdf/10.1002/oby.21211&lt;/url&gt;&lt;/related-urls&gt;&lt;/urls&gt;&lt;electronic-resource-num&gt;https://dx.doi.org/10.1002/oby.21211&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1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Class announcement, Email</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12</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49</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8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355; 221; 16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47.0; 75.6</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mon: 7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and 12-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 xml:space="preserve">Bray, 2011,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Bray&lt;/Author&gt;&lt;Year&gt;2011&lt;/Year&gt;&lt;RecNum&gt;1759&lt;/RecNum&gt;&lt;DisplayText&gt;(13)&lt;/DisplayText&gt;&lt;record&gt;&lt;rec-number&gt;1759&lt;/rec-number&gt;&lt;foreign-keys&gt;&lt;key app="EN" db-id="5fd59x99oeszwae02epxp52vs5w5zvpdw5w9" timestamp="1572213378"&gt;1759&lt;/key&gt;&lt;/foreign-keys&gt;&lt;ref-type name="Journal Article"&gt;17&lt;/ref-type&gt;&lt;contributors&gt;&lt;authors&gt;&lt;author&gt;Bray, S. R.&lt;/author&gt;&lt;author&gt;Beauchamp, M. R.&lt;/author&gt;&lt;author&gt;Latimer, A. E.&lt;/author&gt;&lt;author&gt;Hoar, S. D.&lt;/author&gt;&lt;author&gt;Shields, C. A.&lt;/author&gt;&lt;author&gt;Bruner, M. W.&lt;/author&gt;&lt;/authors&gt;&lt;/contributors&gt;&lt;titles&gt;&lt;title&gt;Effects of a print-mediated intervention on physical activity during transition to the first year of university&lt;/title&gt;&lt;secondary-title&gt;Behavioral Medicine&lt;/secondary-title&gt;&lt;/titles&gt;&lt;periodical&gt;&lt;full-title&gt;Behavioral Medicine&lt;/full-title&gt;&lt;/periodical&gt;&lt;pages&gt;60-9&lt;/pages&gt;&lt;volume&gt;37&lt;/volume&gt;&lt;number&gt;2&lt;/number&gt;&lt;dates&gt;&lt;year&gt;2011&lt;/year&gt;&lt;/dates&gt;&lt;accession-num&gt;21660774&lt;/accession-num&gt;&lt;urls&gt;&lt;related-urls&gt;&lt;url&gt;http://ezproxy.newcastle.edu.au/login?url=http://ovidsp.ovid.com/ovidweb.cgi?T=JS&amp;amp;CSC=Y&amp;amp;NEWS=N&amp;amp;PAGE=fulltext&amp;amp;D=med7&amp;amp;AN=21660774&lt;/url&gt;&lt;url&gt;https://www.tandfonline.com/doi/pdf/10.1080/08964289.2011.571306?needAccess=true&lt;/url&gt;&lt;/related-urls&gt;&lt;/urls&gt;&lt;electronic-resource-num&gt;https://dx.doi.org/10.1080/08964289.2011.571306&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1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nada </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n university classes, Face-to-Face recruitment booth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1.1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526; 1017; 935</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61.3; 91.9</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rize draw</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wks: 2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weeks</w:t>
            </w:r>
          </w:p>
        </w:tc>
      </w:tr>
      <w:tr w:rsidR="00726730" w:rsidRPr="00B66D08" w:rsidTr="00726730">
        <w:trPr>
          <w:trHeight w:val="114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Brookie, 2017, Let them eat fruit,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Brookie&lt;/Author&gt;&lt;Year&gt;2017&lt;/Year&gt;&lt;RecNum&gt;1761&lt;/RecNum&gt;&lt;DisplayText&gt;(14)&lt;/DisplayText&gt;&lt;record&gt;&lt;rec-number&gt;1761&lt;/rec-number&gt;&lt;foreign-keys&gt;&lt;key app="EN" db-id="5fd59x99oeszwae02epxp52vs5w5zvpdw5w9" timestamp="1572213378"&gt;1761&lt;/key&gt;&lt;/foreign-keys&gt;&lt;ref-type name="Journal Article"&gt;17&lt;/ref-type&gt;&lt;contributors&gt;&lt;authors&gt;&lt;author&gt;Brookie, Kate L.&lt;/author&gt;&lt;author&gt;Mainvil, Louise A.&lt;/author&gt;&lt;author&gt;Carr, Anitra C.&lt;/author&gt;&lt;author&gt;Vissers, Margreet C.&lt;/author&gt;&lt;author&gt;Conner, Tamlin S.&lt;/author&gt;&lt;/authors&gt;&lt;/contributors&gt;&lt;titles&gt;&lt;title&gt;The development and effectiveness of an ecological momentary intervention to increase daily fruit and vegetable consumption in low-consuming young adults&lt;/title&gt;&lt;secondary-title&gt;Appetite&lt;/secondary-title&gt;&lt;/titles&gt;&lt;periodical&gt;&lt;full-title&gt;Appetite&lt;/full-title&gt;&lt;/periodical&gt;&lt;pages&gt;32-41&lt;/pages&gt;&lt;volume&gt;108&lt;/volume&gt;&lt;dates&gt;&lt;year&gt;2017&lt;/year&gt;&lt;/dates&gt;&lt;accession-num&gt;2016-60334-006&lt;/accession-num&gt;&lt;urls&gt;&lt;related-urls&gt;&lt;url&gt;http://ezproxy.newcastle.edu.au/login?url=http://ovidsp.ovid.com/ovidweb.cgi?T=JS&amp;amp;CSC=Y&amp;amp;NEWS=N&amp;amp;PAGE=fulltext&amp;amp;D=psyc13&amp;amp;AN=2016-60334-006&lt;/url&gt;&lt;url&gt;https://www.sciencedirect.com/science/article/pii/S0195666316304639?via%3Dihub&lt;/url&gt;&lt;/related-urls&gt;&lt;/urls&gt;&lt;electronic-resource-num&gt;http://dx.doi.org/10.1016/j.appet.2016.09.015&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14)</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Z</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4</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0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426; 174; 17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40.8;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Financial compensation, research credits </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ks: 100%*</w:t>
            </w:r>
          </w:p>
        </w:tc>
        <w:tc>
          <w:tcPr>
            <w:tcW w:w="264"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sidRPr="00CE1C42">
              <w:rPr>
                <w:rFonts w:ascii="Palatino Linotype" w:eastAsia="Times New Roman" w:hAnsi="Palatino Linotype" w:cs="Arial"/>
                <w:sz w:val="16"/>
                <w:szCs w:val="16"/>
                <w:lang w:eastAsia="en-AU"/>
              </w:rPr>
              <w:t>1234.63</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weeks</w:t>
            </w:r>
          </w:p>
        </w:tc>
      </w:tr>
      <w:tr w:rsidR="00726730" w:rsidRPr="00B66D08" w:rsidTr="00726730">
        <w:trPr>
          <w:trHeight w:val="699"/>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Brown, 2014, MobileMyPlate,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Brown&lt;/Author&gt;&lt;Year&gt;2014&lt;/Year&gt;&lt;RecNum&gt;1764&lt;/RecNum&gt;&lt;DisplayText&gt;(15)&lt;/DisplayText&gt;&lt;record&gt;&lt;rec-number&gt;1764&lt;/rec-number&gt;&lt;foreign-keys&gt;&lt;key app="EN" db-id="5fd59x99oeszwae02epxp52vs5w5zvpdw5w9" timestamp="1572213379"&gt;1764&lt;/key&gt;&lt;/foreign-keys&gt;&lt;ref-type name="Journal Article"&gt;17&lt;/ref-type&gt;&lt;contributors&gt;&lt;authors&gt;&lt;author&gt;Brown, O. N.&lt;/author&gt;&lt;author&gt;O&amp;apos;Connor, L. E.&lt;/author&gt;&lt;author&gt;Savaiano, D.&lt;/author&gt;&lt;/authors&gt;&lt;/contributors&gt;&lt;titles&gt;&lt;title&gt;Mobile MyPlate: a pilot study using text messaging to provide nutrition education and promote better dietary choices in college students&lt;/title&gt;&lt;secondary-title&gt;Journal of American College Health&lt;/secondary-title&gt;&lt;/titles&gt;&lt;periodical&gt;&lt;full-title&gt;Journal of American College Health&lt;/full-title&gt;&lt;/periodical&gt;&lt;pages&gt;320-7&lt;/pages&gt;&lt;volume&gt;62&lt;/volume&gt;&lt;number&gt;5&lt;/number&gt;&lt;dates&gt;&lt;year&gt;2014&lt;/year&gt;&lt;/dates&gt;&lt;accession-num&gt;24654921&lt;/accession-num&gt;&lt;urls&gt;&lt;related-urls&gt;&lt;url&gt;http://ezproxy.newcastle.edu.au/login?url=http://ovidsp.ovid.com/ovidweb.cgi?T=JS&amp;amp;CSC=Y&amp;amp;NEWS=N&amp;amp;PAGE=fulltext&amp;amp;D=med8&amp;amp;AN=24654921&lt;/url&gt;&lt;url&gt;https://www.tandfonline.com/doi/pdf/10.1080/07448481.2014.899233?needAccess=true&lt;/url&gt;&lt;/related-urls&gt;&lt;/urls&gt;&lt;electronic-resource-num&gt;https://dx.doi.org/10.1080/07448481.2014.899233&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1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mail</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000; 262; 165; 15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8; 57.3; 90.9</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compensation</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wks: 77%</w:t>
            </w:r>
          </w:p>
        </w:tc>
        <w:tc>
          <w:tcPr>
            <w:tcW w:w="264"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sidRPr="00CE1C42">
              <w:rPr>
                <w:rFonts w:ascii="Palatino Linotype" w:eastAsia="Times New Roman" w:hAnsi="Palatino Linotype" w:cs="Arial"/>
                <w:sz w:val="16"/>
                <w:szCs w:val="16"/>
                <w:lang w:eastAsia="en-AU"/>
              </w:rPr>
              <w:t>116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7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Buscemi, 2011, NA,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Buscemi&lt;/Author&gt;&lt;Year&gt;2011&lt;/Year&gt;&lt;RecNum&gt;1768&lt;/RecNum&gt;&lt;DisplayText&gt;(16)&lt;/DisplayText&gt;&lt;record&gt;&lt;rec-number&gt;1768&lt;/rec-number&gt;&lt;foreign-keys&gt;&lt;key app="EN" db-id="5fd59x99oeszwae02epxp52vs5w5zvpdw5w9" timestamp="1572213379"&gt;1768&lt;/key&gt;&lt;/foreign-keys&gt;&lt;ref-type name="Journal Article"&gt;17&lt;/ref-type&gt;&lt;contributors&gt;&lt;authors&gt;&lt;author&gt;Buscemi, J.&lt;/author&gt;&lt;author&gt;Yurasek, A. M.&lt;/author&gt;&lt;author&gt;Dennhardt, A. A.&lt;/author&gt;&lt;author&gt;Martens, M. P.&lt;/author&gt;&lt;author&gt;Murphy, J. G.&lt;/author&gt;&lt;/authors&gt;&lt;/contributors&gt;&lt;titles&gt;&lt;title&gt;A randomized trial of a brief intervention for obesity in college students&lt;/title&gt;&lt;secondary-title&gt;Clinical Obesity&lt;/secondary-title&gt;&lt;/titles&gt;&lt;periodical&gt;&lt;full-title&gt;Clinical Obesity&lt;/full-title&gt;&lt;abbr-1&gt;Clin&lt;/abbr-1&gt;&lt;/periodical&gt;&lt;pages&gt;131-140&lt;/pages&gt;&lt;volume&gt;1&lt;/volume&gt;&lt;number&gt;4-6&lt;/number&gt;&lt;dates&gt;&lt;year&gt;2011&lt;/year&gt;&lt;/dates&gt;&lt;accession-num&gt;365003568&lt;/accession-num&gt;&lt;urls&gt;&lt;related-urls&gt;&lt;url&gt;http://ezproxy.newcastle.edu.au/login?url=http://ovidsp.ovid.com/ovidweb.cgi?T=JS&amp;amp;CSC=Y&amp;amp;NEWS=N&amp;amp;PAGE=fulltext&amp;amp;D=emed13&amp;amp;AN=365003568&lt;/url&gt;&lt;url&gt;https://onlinelibrary.wiley.com/doi/pdf/10.1111/j.1758-8111.2011.00030.x&lt;/url&gt;&lt;/related-urls&gt;&lt;/urls&gt;&lt;electronic-resource-num&gt;http://dx.doi.org/10.1111/j.1758-8111.2011.00030.x&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1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 course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6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191; 317; 7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5.9; 22.1</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compensation, 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mon: 86%*</w:t>
            </w:r>
          </w:p>
        </w:tc>
        <w:tc>
          <w:tcPr>
            <w:tcW w:w="264"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sidRPr="00CE1C42">
              <w:rPr>
                <w:rFonts w:ascii="Palatino Linotype" w:eastAsia="Times New Roman" w:hAnsi="Palatino Linotype" w:cs="Arial"/>
                <w:sz w:val="16"/>
                <w:szCs w:val="16"/>
                <w:lang w:eastAsia="en-AU"/>
              </w:rPr>
              <w:t>60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Butryn, 2011,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Butryn&lt;/Author&gt;&lt;Year&gt;2011&lt;/Year&gt;&lt;RecNum&gt;1770&lt;/RecNum&gt;&lt;DisplayText&gt;(17)&lt;/DisplayText&gt;&lt;record&gt;&lt;rec-number&gt;1770&lt;/rec-number&gt;&lt;foreign-keys&gt;&lt;key app="EN" db-id="5fd59x99oeszwae02epxp52vs5w5zvpdw5w9" timestamp="1572213379"&gt;1770&lt;/key&gt;&lt;/foreign-keys&gt;&lt;ref-type name="Journal Article"&gt;17&lt;/ref-type&gt;&lt;contributors&gt;&lt;authors&gt;&lt;author&gt;Butryn, Meghan L.&lt;/author&gt;&lt;author&gt;Forman, Evan&lt;/author&gt;&lt;author&gt;Hoffman, Kimberly&lt;/author&gt;&lt;author&gt;Shaw, Jena&lt;/author&gt;&lt;author&gt;Juarascio, Adrienne&lt;/author&gt;&lt;/authors&gt;&lt;/contributors&gt;&lt;titles&gt;&lt;title&gt;A pilot study of acceptance and commitment therapy for promotion of physical activity&lt;/title&gt;&lt;secondary-title&gt;Journal of Physical Activity &amp;amp; Health&lt;/secondary-title&gt;&lt;/titles&gt;&lt;periodical&gt;&lt;full-title&gt;J Phys Act Health&lt;/full-title&gt;&lt;abbr-1&gt;Journal of physical activity &amp;amp; health&lt;/abbr-1&gt;&lt;/periodical&gt;&lt;pages&gt;516-522&lt;/pages&gt;&lt;volume&gt;8&lt;/volume&gt;&lt;number&gt;4&lt;/number&gt;&lt;dates&gt;&lt;year&gt;2011&lt;/year&gt;&lt;/dates&gt;&lt;accession-num&gt;2011-09108-007&lt;/accession-num&gt;&lt;urls&gt;&lt;related-urls&gt;&lt;url&gt;http://ezproxy.newcastle.edu.au/login?url=http://ovidsp.ovid.com/ovidweb.cgi?T=JS&amp;amp;CSC=Y&amp;amp;NEWS=N&amp;amp;PAGE=fulltext&amp;amp;D=psyc8&amp;amp;AN=2011-09108-007&lt;/url&gt;&lt;/related-urls&gt;&lt;/urls&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17)</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5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ks: 85%*</w:t>
            </w:r>
          </w:p>
        </w:tc>
        <w:tc>
          <w:tcPr>
            <w:tcW w:w="264"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92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5 and 8 weeks</w:t>
            </w:r>
          </w:p>
        </w:tc>
      </w:tr>
      <w:tr w:rsidR="00726730" w:rsidRPr="00B66D08" w:rsidTr="00726730">
        <w:trPr>
          <w:trHeight w:val="524"/>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lfas, 2000, Project GRAD, </w:t>
            </w:r>
            <w:r w:rsidRPr="00B66D08">
              <w:rPr>
                <w:rFonts w:ascii="Palatino Linotype" w:eastAsia="Times New Roman" w:hAnsi="Palatino Linotype" w:cs="Arial"/>
                <w:sz w:val="16"/>
                <w:szCs w:val="16"/>
                <w:lang w:eastAsia="en-AU"/>
              </w:rPr>
              <w:fldChar w:fldCharType="begin">
                <w:fldData xml:space="preserve">PEVuZE5vdGU+PENpdGU+PEF1dGhvcj5DYWxmYXM8L0F1dGhvcj48WWVhcj4yMDAwPC9ZZWFyPjxS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</w:fldData>
              </w:fldChar>
            </w:r>
            <w:r w:rsidRPr="00B66D08">
              <w:rPr>
                <w:rFonts w:ascii="Palatino Linotype" w:eastAsia="Times New Roman" w:hAnsi="Palatino Linotype" w:cs="Arial"/>
                <w:sz w:val="16"/>
                <w:szCs w:val="16"/>
                <w:lang w:eastAsia="en-AU"/>
              </w:rPr>
              <w:instrText xml:space="preserve"> ADDIN EN.CITE </w:instrText>
            </w:r>
            <w:r w:rsidRPr="00B66D08">
              <w:rPr>
                <w:rFonts w:ascii="Palatino Linotype" w:eastAsia="Times New Roman" w:hAnsi="Palatino Linotype" w:cs="Arial"/>
                <w:sz w:val="16"/>
                <w:szCs w:val="16"/>
                <w:lang w:eastAsia="en-AU"/>
              </w:rPr>
              <w:fldChar w:fldCharType="begin">
                <w:fldData xml:space="preserve">PEVuZE5vdGU+PENpdGU+PEF1dGhvcj5DYWxmYXM8L0F1dGhvcj48WWVhcj4yMDAwPC9ZZWFyPjxS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</w:fldData>
              </w:fldChar>
            </w:r>
            <w:r w:rsidRPr="00B66D08">
              <w:rPr>
                <w:rFonts w:ascii="Palatino Linotype" w:eastAsia="Times New Roman" w:hAnsi="Palatino Linotype" w:cs="Arial"/>
                <w:sz w:val="16"/>
                <w:szCs w:val="16"/>
                <w:lang w:eastAsia="en-AU"/>
              </w:rPr>
              <w:instrText xml:space="preserve"> ADDIN EN.CITE.DATA </w:instrText>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18-20)</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databas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sidRPr="00CE1C42">
              <w:rPr>
                <w:rFonts w:ascii="Palatino Linotype" w:eastAsia="Times New Roman" w:hAnsi="Palatino Linotype" w:cs="Arial"/>
                <w:sz w:val="16"/>
                <w:szCs w:val="16"/>
                <w:lang w:eastAsia="en-AU"/>
              </w:rPr>
              <w:t>20</w:t>
            </w:r>
            <w:r>
              <w:rPr>
                <w:rFonts w:ascii="Palatino Linotype" w:eastAsia="Times New Roman" w:hAnsi="Palatino Linotype" w:cs="Arial"/>
                <w:sz w:val="16"/>
                <w:szCs w:val="16"/>
                <w:lang w:eastAsia="en-AU"/>
              </w:rPr>
              <w:t>,</w:t>
            </w:r>
            <w:r w:rsidRPr="00CE1C42">
              <w:rPr>
                <w:rFonts w:ascii="Palatino Linotype" w:eastAsia="Times New Roman" w:hAnsi="Palatino Linotype" w:cs="Arial"/>
                <w:sz w:val="16"/>
                <w:szCs w:val="16"/>
                <w:lang w:eastAsia="en-AU"/>
              </w:rPr>
              <w:t>729</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338; 33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mon: 93%*</w:t>
            </w:r>
          </w:p>
        </w:tc>
        <w:tc>
          <w:tcPr>
            <w:tcW w:w="264"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954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2 and 24-m</w:t>
            </w:r>
          </w:p>
        </w:tc>
      </w:tr>
      <w:tr w:rsidR="00726730" w:rsidRPr="00B66D08" w:rsidTr="00726730">
        <w:trPr>
          <w:trHeight w:val="1254"/>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mbien, 1981, Paris Cardiovascular Risk Factor Prevention Trial,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Cambien&lt;/Author&gt;&lt;Year&gt;1981&lt;/Year&gt;&lt;RecNum&gt;1775&lt;/RecNum&gt;&lt;DisplayText&gt;(21)&lt;/DisplayText&gt;&lt;record&gt;&lt;rec-number&gt;1775&lt;/rec-number&gt;&lt;foreign-keys&gt;&lt;key app="EN" db-id="5fd59x99oeszwae02epxp52vs5w5zvpdw5w9" timestamp="1572213380"&gt;1775&lt;/key&gt;&lt;/foreign-keys&gt;&lt;ref-type name="Journal Article"&gt;17&lt;/ref-type&gt;&lt;contributors&gt;&lt;authors&gt;&lt;author&gt;Cambien, F.&lt;/author&gt;&lt;author&gt;Richard, J. L.&lt;/author&gt;&lt;author&gt;Ducimetiere, P.&lt;/author&gt;&lt;author&gt;Warnet, J. M.&lt;/author&gt;&lt;author&gt;Kahn, J.&lt;/author&gt;&lt;/authors&gt;&lt;/contributors&gt;&lt;titles&gt;&lt;title&gt;The Paris Cardiovascular Risk Factor Prevention Trial. Effects of two years of intervention in a population of young men&lt;/title&gt;&lt;secondary-title&gt;Journal of Epidemiology &amp;amp; Community Health&lt;/secondary-title&gt;&lt;/titles&gt;&lt;periodical&gt;&lt;full-title&gt;Journal of Epidemiology &amp;amp; Community Health&lt;/full-title&gt;&lt;/periodical&gt;&lt;pages&gt;91-7&lt;/pages&gt;&lt;volume&gt;35&lt;/volume&gt;&lt;number&gt;2&lt;/number&gt;&lt;dates&gt;&lt;year&gt;1981&lt;/year&gt;&lt;/dates&gt;&lt;accession-num&gt;7299342&lt;/accession-num&gt;&lt;urls&gt;&lt;related-urls&gt;&lt;url&gt;http://ezproxy.newcastle.edu.au/login?url=http://ovidsp.ovid.com/ovidweb.cgi?T=JS&amp;amp;CSC=Y&amp;amp;NEWS=N&amp;amp;PAGE=fulltext&amp;amp;D=med2&amp;amp;AN=7299342&lt;/url&gt;&lt;/related-urls&gt;&lt;/urls&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2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rance</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Workplace</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n person at  workplace health screening</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8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95</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3336; 3336</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mon: 33%</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yr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rfora, 2019,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Carfora&lt;/Author&gt;&lt;Year&gt;2019&lt;/Year&gt;&lt;RecNum&gt;2448&lt;/RecNum&gt;&lt;DisplayText&gt;(22)&lt;/DisplayText&gt;&lt;record&gt;&lt;rec-number&gt;2448&lt;/rec-number&gt;&lt;foreign-keys&gt;&lt;key app="EN" db-id="5fd59x99oeszwae02epxp52vs5w5zvpdw5w9" timestamp="1592220990"&gt;2448&lt;/key&gt;&lt;/foreign-keys&gt;&lt;ref-type name="Journal Article"&gt;17&lt;/ref-type&gt;&lt;contributors&gt;&lt;authors&gt;&lt;author&gt;Carfora, V.&lt;/author&gt;&lt;author&gt;Bertolotti, M.&lt;/author&gt;&lt;author&gt;Catellani, P.&lt;/author&gt;&lt;/authors&gt;&lt;/contributors&gt;&lt;auth-address&gt;Catholic University of the Sacred Heart, Largo Agostino Gemelli, 1, 20123, Milan, Italy. Electronic address: valentina.carfora@unicatt.it.&amp;#xD;Catholic University of the Sacred Heart, Largo Agostino Gemelli, 1, 20123, Milan, Italy.&lt;/auth-address&gt;&lt;titles&gt;&lt;title&gt;Informational and emotional daily messages to reduce red and processed meat consumption&lt;/title&gt;&lt;secondary-title&gt;Appetite&lt;/secondary-title&gt;&lt;alt-title&gt;Appetite&lt;/alt-title&gt;&lt;/titles&gt;&lt;periodical&gt;&lt;full-title&gt;Appetite&lt;/full-title&gt;&lt;/periodical&gt;&lt;alt-periodical&gt;&lt;full-title&gt;Appetite&lt;/full-title&gt;&lt;/alt-periodical&gt;&lt;pages&gt;104331&lt;/pages&gt;&lt;volume&gt;141&lt;/volume&gt;&lt;edition&gt;2019/07/06&lt;/edition&gt;&lt;keywords&gt;&lt;keyword&gt;*Anticipated regret&lt;/keyword&gt;&lt;keyword&gt;*Emotional message&lt;/keyword&gt;&lt;keyword&gt;*Food diary&lt;/keyword&gt;&lt;keyword&gt;*Informational message&lt;/keyword&gt;&lt;keyword&gt;*Meat&lt;/keyword&gt;&lt;/keywords&gt;&lt;dates&gt;&lt;year&gt;2019&lt;/year&gt;&lt;pub-dates&gt;&lt;date&gt;Oct 1&lt;/date&gt;&lt;/pub-dates&gt;&lt;/dates&gt;&lt;isbn&gt;0195-6663&lt;/isbn&gt;&lt;accession-num&gt;31276710&lt;/accession-num&gt;&lt;urls&gt;&lt;/urls&gt;&lt;electronic-resource-num&gt;10.1016/j.appet.2019.104331&lt;/electronic-resource-num&gt;&lt;remote-database-provider&gt;NLM&lt;/remote-database-provider&gt;&lt;language&gt;eng&lt;/language&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2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taly</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32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50; NR; 180; 18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ka: 9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and 10-wks</w:t>
            </w:r>
          </w:p>
        </w:tc>
      </w:tr>
      <w:tr w:rsidR="00726730" w:rsidRPr="00B66D08" w:rsidTr="00726730">
        <w:trPr>
          <w:trHeight w:val="171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hang, 2010, Mothers in motion, </w:t>
            </w:r>
            <w:r w:rsidRPr="00B66D08">
              <w:rPr>
                <w:rFonts w:ascii="Palatino Linotype" w:eastAsia="Times New Roman" w:hAnsi="Palatino Linotype" w:cs="Arial"/>
                <w:sz w:val="16"/>
                <w:szCs w:val="16"/>
                <w:lang w:eastAsia="en-AU"/>
              </w:rPr>
              <w:fldChar w:fldCharType="begin">
                <w:fldData xml:space="preserve">PEVuZE5vdGU+PENpdGU+PEF1dGhvcj5DaGFuZzwvQXV0aG9yPjxZZWFyPjIwMDk8L1llYXI+PFJl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</w:fldData>
              </w:fldChar>
            </w:r>
            <w:r w:rsidRPr="00B66D08">
              <w:rPr>
                <w:rFonts w:ascii="Palatino Linotype" w:eastAsia="Times New Roman" w:hAnsi="Palatino Linotype" w:cs="Arial"/>
                <w:sz w:val="16"/>
                <w:szCs w:val="16"/>
                <w:lang w:eastAsia="en-AU"/>
              </w:rPr>
              <w:instrText xml:space="preserve"> ADDIN EN.CITE </w:instrText>
            </w:r>
            <w:r w:rsidRPr="00B66D08">
              <w:rPr>
                <w:rFonts w:ascii="Palatino Linotype" w:eastAsia="Times New Roman" w:hAnsi="Palatino Linotype" w:cs="Arial"/>
                <w:sz w:val="16"/>
                <w:szCs w:val="16"/>
                <w:lang w:eastAsia="en-AU"/>
              </w:rPr>
              <w:fldChar w:fldCharType="begin">
                <w:fldData xml:space="preserve">PEVuZE5vdGU+PENpdGU+PEF1dGhvcj5DaGFuZzwvQXV0aG9yPjxZZWFyPjIwMDk8L1llYXI+PFJl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</w:fldData>
              </w:fldChar>
            </w:r>
            <w:r w:rsidRPr="00B66D08">
              <w:rPr>
                <w:rFonts w:ascii="Palatino Linotype" w:eastAsia="Times New Roman" w:hAnsi="Palatino Linotype" w:cs="Arial"/>
                <w:sz w:val="16"/>
                <w:szCs w:val="16"/>
                <w:lang w:eastAsia="en-AU"/>
              </w:rPr>
              <w:instrText xml:space="preserve"> ADDIN EN.CITE.DATA </w:instrText>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23, 24)</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Womens Infant and Childrens clinic</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ace-to-fac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15</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07; 342; 194; 12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8; 37.7; 66.5</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exible schedule, computer tracking system,  mailed reminders, birthday and greeting cards, 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5-mon: 3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442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5 and 10.5-m</w:t>
            </w:r>
          </w:p>
        </w:tc>
      </w:tr>
      <w:tr w:rsidR="00726730" w:rsidRPr="00B66D08" w:rsidTr="00726730">
        <w:trPr>
          <w:trHeight w:val="526"/>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 xml:space="preserve">Chapman, 2009,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Chapman&lt;/Author&gt;&lt;Year&gt;2009&lt;/Year&gt;&lt;RecNum&gt;340&lt;/RecNum&gt;&lt;DisplayText&gt;(25)&lt;/DisplayText&gt;&lt;record&gt;&lt;rec-number&gt;340&lt;/rec-number&gt;&lt;foreign-keys&gt;&lt;key app="EN" db-id="5fd59x99oeszwae02epxp52vs5w5zvpdw5w9" timestamp="1472795967"&gt;340&lt;/key&gt;&lt;/foreign-keys&gt;&lt;ref-type name="Journal Article"&gt;17&lt;/ref-type&gt;&lt;contributors&gt;&lt;authors&gt;&lt;author&gt;Chapman, J.&lt;/author&gt;&lt;author&gt;Armitage, C. J.&lt;/author&gt;&lt;author&gt;Norman, P.&lt;/author&gt;&lt;/authors&gt;&lt;/contributors&gt;&lt;auth-address&gt;Department of Psychology, University of Sheffield, Sheffield, S10 2TP, UK. janine.chapman@shef.ac.uk&lt;/auth-address&gt;&lt;titles&gt;&lt;title&gt;Comparing implementation intention interventions in relation to young adults&amp;apos; intake of fruit and vegetables&lt;/title&gt;&lt;secondary-title&gt;Psychol Health&lt;/secondary-title&gt;&lt;alt-title&gt;Psychology &amp;amp; health&lt;/alt-title&gt;&lt;/titles&gt;&lt;periodical&gt;&lt;full-title&gt;Psychol Health&lt;/full-title&gt;&lt;abbr-1&gt;Psychology &amp;amp; health&lt;/abbr-1&gt;&lt;/periodical&gt;&lt;alt-periodical&gt;&lt;full-title&gt;Psychol Health&lt;/full-title&gt;&lt;abbr-1&gt;Psychology &amp;amp; health&lt;/abbr-1&gt;&lt;/alt-periodical&gt;&lt;pages&gt;317-32&lt;/pages&gt;&lt;volume&gt;24&lt;/volume&gt;&lt;number&gt;3&lt;/number&gt;&lt;edition&gt;2010/03/06&lt;/edition&gt;&lt;keywords&gt;&lt;keyword&gt;Adolescent&lt;/keyword&gt;&lt;keyword&gt;Adult&lt;/keyword&gt;&lt;keyword&gt;Female&lt;/keyword&gt;&lt;keyword&gt;*Food Habits&lt;/keyword&gt;&lt;keyword&gt;*Fruit&lt;/keyword&gt;&lt;keyword&gt;Great Britain&lt;/keyword&gt;&lt;keyword&gt;Health Promotion&lt;/keyword&gt;&lt;keyword&gt;Humans&lt;/keyword&gt;&lt;keyword&gt;*Intention&lt;/keyword&gt;&lt;keyword&gt;Male&lt;/keyword&gt;&lt;keyword&gt;Surveys and Questionnaires&lt;/keyword&gt;&lt;keyword&gt;*Vegetables&lt;/keyword&gt;&lt;keyword&gt;Young Adult&lt;/keyword&gt;&lt;/keywords&gt;&lt;dates&gt;&lt;year&gt;2009&lt;/year&gt;&lt;pub-dates&gt;&lt;date&gt;Mar&lt;/date&gt;&lt;/pub-dates&gt;&lt;/dates&gt;&lt;isbn&gt;0887-0446&lt;/isbn&gt;&lt;accession-num&gt;20204996&lt;/accession-num&gt;&lt;urls&gt;&lt;related-urls&gt;&lt;url&gt;http://www.tandfonline.com/doi/pdf/10.1080/08870440701864538&lt;/url&gt;&lt;/related-urls&gt;&lt;/urls&gt;&lt;electronic-resource-num&gt;10.1080/08870440701864538&lt;/electronic-resource-num&gt;&lt;remote-database-provider&gt;NLM&lt;/remote-database-provider&gt;&lt;language&gt;eng&lt;/language&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2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K</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clea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00; NR; 557; 55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2.8;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5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week</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hiang, 2019,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Chiang&lt;/Author&gt;&lt;Year&gt;2019&lt;/Year&gt;&lt;RecNum&gt;2441&lt;/RecNum&gt;&lt;DisplayText&gt;(26)&lt;/DisplayText&gt;&lt;record&gt;&lt;rec-number&gt;2441&lt;/rec-number&gt;&lt;foreign-keys&gt;&lt;key app="EN" db-id="5fd59x99oeszwae02epxp52vs5w5zvpdw5w9" timestamp="1592220465"&gt;2441&lt;/key&gt;&lt;/foreign-keys&gt;&lt;ref-type name="Journal Article"&gt;17&lt;/ref-type&gt;&lt;contributors&gt;&lt;authors&gt;&lt;author&gt;Chiang, Tsung-Lin&lt;/author&gt;&lt;author&gt;Chen, Chu&lt;/author&gt;&lt;author&gt;Hsu, Chih-Hsiang&lt;/author&gt;&lt;author&gt;Lin, Yu-Chin&lt;/author&gt;&lt;author&gt;Wu, Huey-June&lt;/author&gt;&lt;/authors&gt;&lt;/contributors&gt;&lt;titles&gt;&lt;title&gt;Is the goal of 12,000 steps per day sufficient for improving body composition and metabolic syndrome? The necessity of combining exercise intensity: a randomized controlled trial&lt;/title&gt;&lt;secondary-title&gt;BMC Public Health&lt;/secondary-title&gt;&lt;/titles&gt;&lt;periodical&gt;&lt;full-title&gt;BMC Public Health&lt;/full-title&gt;&lt;/periodical&gt;&lt;pages&gt;1215&lt;/pages&gt;&lt;volume&gt;19&lt;/volume&gt;&lt;number&gt;1&lt;/number&gt;&lt;dates&gt;&lt;year&gt;2019&lt;/year&gt;&lt;pub-dates&gt;&lt;date&gt;2019/09/03&lt;/date&gt;&lt;/pub-dates&gt;&lt;/dates&gt;&lt;isbn&gt;1471-2458&lt;/isbn&gt;&lt;urls&gt;&lt;related-urls&gt;&lt;url&gt;https://doi.org/10.1186/s12889-019-7554-y&lt;/url&gt;&lt;/related-urls&gt;&lt;/urls&gt;&lt;electronic-resource-num&gt;10.1186/s12889-019-7554-y&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2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Taiwan</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1</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3</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6</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3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mon: NR</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m</w:t>
            </w:r>
          </w:p>
        </w:tc>
      </w:tr>
      <w:tr w:rsidR="00726730" w:rsidRPr="00B66D08" w:rsidTr="00726730">
        <w:trPr>
          <w:trHeight w:val="556"/>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onner, 2011,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Conner&lt;/Author&gt;&lt;Year&gt;2011&lt;/Year&gt;&lt;RecNum&gt;1798&lt;/RecNum&gt;&lt;DisplayText&gt;(27)&lt;/DisplayText&gt;&lt;record&gt;&lt;rec-number&gt;1798&lt;/rec-number&gt;&lt;foreign-keys&gt;&lt;key app="EN" db-id="5fd59x99oeszwae02epxp52vs5w5zvpdw5w9" timestamp="1572213383"&gt;1798&lt;/key&gt;&lt;/foreign-keys&gt;&lt;ref-type name="Journal Article"&gt;17&lt;/ref-type&gt;&lt;contributors&gt;&lt;authors&gt;&lt;author&gt;Conner, M.&lt;/author&gt;&lt;author&gt;Rhodes, R. E.&lt;/author&gt;&lt;author&gt;Morris, B.&lt;/author&gt;&lt;author&gt;McEachan, R.&lt;/author&gt;&lt;author&gt;Lawton, R.&lt;/author&gt;&lt;/authors&gt;&lt;/contributors&gt;&lt;titles&gt;&lt;title&gt;Changing exercise through targeting affective or cognitive attitudes&lt;/title&gt;&lt;secondary-title&gt;Psychology &amp;amp; Health&lt;/secondary-title&gt;&lt;/titles&gt;&lt;periodical&gt;&lt;full-title&gt;Psychol Health&lt;/full-title&gt;&lt;abbr-1&gt;Psychology &amp;amp; health&lt;/abbr-1&gt;&lt;/periodical&gt;&lt;pages&gt;133-49&lt;/pages&gt;&lt;volume&gt;26&lt;/volume&gt;&lt;number&gt;2&lt;/number&gt;&lt;dates&gt;&lt;year&gt;2011&lt;/year&gt;&lt;/dates&gt;&lt;accession-num&gt;21318926&lt;/accession-num&gt;&lt;urls&gt;&lt;related-urls&gt;&lt;url&gt;http://ezproxy.newcastle.edu.au/login?url=http://ovidsp.ovid.com/ovidweb.cgi?T=JS&amp;amp;CSC=Y&amp;amp;NEWS=N&amp;amp;PAGE=fulltext&amp;amp;D=med7&amp;amp;AN=21318926&lt;/url&gt;&lt;url&gt;https://www.tandfonline.com/doi/pdf/10.1080/08870446.2011.531570?needAccess=true&lt;/url&gt;&lt;/related-urls&gt;&lt;/urls&gt;&lt;electronic-resource-num&gt;https://dx.doi.org/10.1080/08870446.2011.531570&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27)</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K</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ace-to-fac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97; 121; 121</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61.4;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wks: 9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 week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ooke, 2013,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Cooke&lt;/Author&gt;&lt;Year&gt;2013&lt;/Year&gt;&lt;RecNum&gt;1802&lt;/RecNum&gt;&lt;DisplayText&gt;(28)&lt;/DisplayText&gt;&lt;record&gt;&lt;rec-number&gt;1802&lt;/rec-number&gt;&lt;foreign-keys&gt;&lt;key app="EN" db-id="5fd59x99oeszwae02epxp52vs5w5zvpdw5w9" timestamp="1572213383"&gt;1802&lt;/key&gt;&lt;/foreign-keys&gt;&lt;ref-type name="Journal Article"&gt;17&lt;/ref-type&gt;&lt;contributors&gt;&lt;authors&gt;&lt;author&gt;Cooke, Philip A.&lt;/author&gt;&lt;author&gt;Tully, Mark A.&lt;/author&gt;&lt;author&gt;Cupples, Margaret E.&lt;/author&gt;&lt;author&gt;Gilliland, Andrew E.&lt;/author&gt;&lt;author&gt;Gormley, Gerard J.&lt;/author&gt;&lt;/authors&gt;&lt;/contributors&gt;&lt;titles&gt;&lt;title&gt;A randomised control trial of experiential learning to promote physical activity&lt;/title&gt;&lt;secondary-title&gt;Education for Primary Care&lt;/secondary-title&gt;&lt;/titles&gt;&lt;periodical&gt;&lt;full-title&gt;Education for Primary Care&lt;/full-title&gt;&lt;/periodical&gt;&lt;pages&gt;427-435&lt;/pages&gt;&lt;volume&gt;24&lt;/volume&gt;&lt;number&gt;6&lt;/number&gt;&lt;dates&gt;&lt;year&gt;2013&lt;/year&gt;&lt;/dates&gt;&lt;pub-location&gt;Philadelphia, Pennsylvania&lt;/pub-location&gt;&lt;publisher&gt;Taylor &amp;amp; Francis Ltd&lt;/publisher&gt;&lt;accession-num&gt;107937453. Language: English. Entry Date: 20131121. Revision Date: 20150712. Publication Type: Journal Article&lt;/accession-num&gt;&lt;urls&gt;&lt;related-urls&gt;&lt;url&gt;http://ezproxy.newcastle.edu.au/login?url=http://search.ebscohost.com/login.aspx?direct=true&amp;amp;db=ccm&amp;amp;AN=107937453&amp;amp;site=ehost-live&amp;amp;scope=site&lt;/url&gt;&lt;/related-urls&gt;&lt;/urls&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28)</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K</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0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45</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72; 159; 136; 136</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9.1; 85.5;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8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week</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ooke, 2014,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Cooke&lt;/Author&gt;&lt;Year&gt;2014&lt;/Year&gt;&lt;RecNum&gt;1803&lt;/RecNum&gt;&lt;DisplayText&gt;(29)&lt;/DisplayText&gt;&lt;record&gt;&lt;rec-number&gt;1803&lt;/rec-number&gt;&lt;foreign-keys&gt;&lt;key app="EN" db-id="5fd59x99oeszwae02epxp52vs5w5zvpdw5w9" timestamp="1572213383"&gt;1803&lt;/key&gt;&lt;/foreign-keys&gt;&lt;ref-type name="Journal Article"&gt;17&lt;/ref-type&gt;&lt;contributors&gt;&lt;authors&gt;&lt;author&gt;Cooke, R.&lt;/author&gt;&lt;author&gt;Trebaczyk, H.&lt;/author&gt;&lt;author&gt;Harris, P.&lt;/author&gt;&lt;author&gt;Wright, A. J.&lt;/author&gt;&lt;/authors&gt;&lt;/contributors&gt;&lt;titles&gt;&lt;title&gt;Self-affirmation promotes physical activity&lt;/title&gt;&lt;secondary-title&gt;Journal of Sport &amp;amp; Exercise Psychology&lt;/secondary-title&gt;&lt;/titles&gt;&lt;periodical&gt;&lt;full-title&gt;Journal of Sport &amp;amp; Exercise Psychology&lt;/full-title&gt;&lt;/periodical&gt;&lt;pages&gt;217-23&lt;/pages&gt;&lt;volume&gt;36&lt;/volume&gt;&lt;number&gt;2&lt;/number&gt;&lt;dates&gt;&lt;year&gt;2014&lt;/year&gt;&lt;/dates&gt;&lt;accession-num&gt;24686957&lt;/accession-num&gt;&lt;urls&gt;&lt;related-urls&gt;&lt;url&gt;http://ezproxy.newcastle.edu.au/login?url=http://ovidsp.ovid.com/ovidweb.cgi?T=JS&amp;amp;CSC=Y&amp;amp;NEWS=N&amp;amp;PAGE=fulltext&amp;amp;D=med8&amp;amp;AN=24686957&lt;/url&gt;&lt;/related-urls&gt;&lt;/urls&gt;&lt;electronic-resource-num&gt;https://dx.doi.org/10.1123/jsep.2013-0041&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29)</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K</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8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NR</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week</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Do, 2008, </w:t>
            </w:r>
            <w:r w:rsidRPr="00B66D08">
              <w:rPr>
                <w:rFonts w:ascii="Palatino Linotype" w:eastAsia="Times New Roman" w:hAnsi="Palatino Linotype" w:cs="Arial"/>
                <w:sz w:val="16"/>
                <w:szCs w:val="16"/>
                <w:lang w:eastAsia="en-AU"/>
              </w:rPr>
              <w:fldChar w:fldCharType="begin">
                <w:fldData xml:space="preserve">PEVuZE5vdGU+PENpdGU+PEF1dGhvcj5EbzwvQXV0aG9yPjxZZWFyPjIwMDg8L1llYXI+PFJlY051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</w:fldData>
              </w:fldChar>
            </w:r>
            <w:r w:rsidRPr="00B66D08">
              <w:rPr>
                <w:rFonts w:ascii="Palatino Linotype" w:eastAsia="Times New Roman" w:hAnsi="Palatino Linotype" w:cs="Arial"/>
                <w:sz w:val="16"/>
                <w:szCs w:val="16"/>
                <w:lang w:eastAsia="en-AU"/>
              </w:rPr>
              <w:instrText xml:space="preserve"> ADDIN EN.CITE </w:instrText>
            </w:r>
            <w:r w:rsidRPr="00B66D08">
              <w:rPr>
                <w:rFonts w:ascii="Palatino Linotype" w:eastAsia="Times New Roman" w:hAnsi="Palatino Linotype" w:cs="Arial"/>
                <w:sz w:val="16"/>
                <w:szCs w:val="16"/>
                <w:lang w:eastAsia="en-AU"/>
              </w:rPr>
              <w:fldChar w:fldCharType="begin">
                <w:fldData xml:space="preserve">PEVuZE5vdGU+PENpdGU+PEF1dGhvcj5EbzwvQXV0aG9yPjxZZWFyPjIwMDg8L1llYXI+PFJlY051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</w:fldData>
              </w:fldChar>
            </w:r>
            <w:r w:rsidRPr="00B66D08">
              <w:rPr>
                <w:rFonts w:ascii="Palatino Linotype" w:eastAsia="Times New Roman" w:hAnsi="Palatino Linotype" w:cs="Arial"/>
                <w:sz w:val="16"/>
                <w:szCs w:val="16"/>
                <w:lang w:eastAsia="en-AU"/>
              </w:rPr>
              <w:instrText xml:space="preserve"> ADDIN EN.CITE.DATA </w:instrText>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30, 3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ersonal contacts, Fly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8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1.24</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240; 2024; 202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0.4;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mon: 6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25,24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 and 12-m</w:t>
            </w:r>
          </w:p>
        </w:tc>
      </w:tr>
      <w:tr w:rsidR="00726730" w:rsidRPr="00B66D08" w:rsidTr="00726730">
        <w:trPr>
          <w:trHeight w:val="534"/>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Eiben, 2006, Health Hunters,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Eiben&lt;/Author&gt;&lt;Year&gt;2006&lt;/Year&gt;&lt;RecNum&gt;1838&lt;/RecNum&gt;&lt;DisplayText&gt;(32)&lt;/DisplayText&gt;&lt;record&gt;&lt;rec-number&gt;1838&lt;/rec-number&gt;&lt;foreign-keys&gt;&lt;key app="EN" db-id="5fd59x99oeszwae02epxp52vs5w5zvpdw5w9" timestamp="1572213389"&gt;1838&lt;/key&gt;&lt;/foreign-keys&gt;&lt;ref-type name="Journal Article"&gt;17&lt;/ref-type&gt;&lt;contributors&gt;&lt;authors&gt;&lt;author&gt;Eiben, G.&lt;/author&gt;&lt;author&gt;Lissner, L.&lt;/author&gt;&lt;/authors&gt;&lt;/contributors&gt;&lt;titles&gt;&lt;title&gt;Health Hunters--an intervention to prevent overweight and obesity in young high-risk women&lt;/title&gt;&lt;alt-title&gt;International journal of obesity (2005)&lt;/alt-title&gt;&lt;/titles&gt;&lt;alt-periodical&gt;&lt;full-title&gt;Int J Obes (Lond)&lt;/full-title&gt;&lt;abbr-1&gt;International journal of obesity (2005)&lt;/abbr-1&gt;&lt;/alt-periodical&gt;&lt;pages&gt;691-696&lt;/pages&gt;&lt;volume&gt;30&lt;/volume&gt;&lt;number&gt;4&lt;/number&gt;&lt;dates&gt;&lt;year&gt;2006&lt;/year&gt;&lt;/dates&gt;&lt;accession-num&gt;CN-00561440&lt;/accession-num&gt;&lt;urls&gt;&lt;related-urls&gt;&lt;url&gt;http://onlinelibrary.wiley.com/o/cochrane/clcentral/articles/440/CN-00561440/frame.html&lt;/url&gt;&lt;url&gt;https://www.nature.com/articles/0803167.pdf&lt;/url&gt;&lt;/related-urls&gt;&lt;/urls&gt;&lt;electronic-resource-num&gt;10.1038/sj.ijo.0803167&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3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weden</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95</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04</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4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3-mon: 7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3-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Eisenberg, 2017,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Eisenberg&lt;/Author&gt;&lt;Year&gt;2017&lt;/Year&gt;&lt;RecNum&gt;1839&lt;/RecNum&gt;&lt;DisplayText&gt;(33)&lt;/DisplayText&gt;&lt;record&gt;&lt;rec-number&gt;1839&lt;/rec-number&gt;&lt;foreign-keys&gt;&lt;key app="EN" db-id="5fd59x99oeszwae02epxp52vs5w5zvpdw5w9" timestamp="1572213389"&gt;1839&lt;/key&gt;&lt;/foreign-keys&gt;&lt;ref-type name="Journal Article"&gt;17&lt;/ref-type&gt;&lt;contributors&gt;&lt;authors&gt;&lt;author&gt;Eisenberg, Miriam H.&lt;/author&gt;&lt;author&gt;Phillips, L.&lt;/author&gt;&lt;author&gt;Fowler, Lauren&lt;/author&gt;&lt;author&gt;Moore, Philip J.&lt;/author&gt;&lt;/authors&gt;&lt;/contributors&gt;&lt;titles&gt;&lt;title&gt;The impact of E-diaries and accelerometers on young adults&amp;apos; perceived and objectively assessed physical activity&lt;/title&gt;&lt;secondary-title&gt;Psychology of Sport and Exercise&lt;/secondary-title&gt;&lt;/titles&gt;&lt;periodical&gt;&lt;full-title&gt;Psychology of Sport and Exercise&lt;/full-title&gt;&lt;/periodical&gt;&lt;pages&gt;55-63&lt;/pages&gt;&lt;volume&gt;30&lt;/volume&gt;&lt;dates&gt;&lt;year&gt;2017&lt;/year&gt;&lt;/dates&gt;&lt;accession-num&gt;2017-15474-008&lt;/accession-num&gt;&lt;urls&gt;&lt;related-urls&gt;&lt;url&gt;http://ezproxy.newcastle.edu.au/login?url=http://ovidsp.ovid.com/ovidweb.cgi?T=JS&amp;amp;CSC=Y&amp;amp;NEWS=N&amp;amp;PAGE=fulltext&amp;amp;D=psyc13&amp;amp;AN=2017-15474-008&lt;/url&gt;&lt;url&gt;https://www.sciencedirect.com/science/article/pii/S1469029217300699?via%3Dihub&lt;/url&gt;&lt;/related-urls&gt;&lt;/urls&gt;&lt;electronic-resource-num&gt;http://dx.doi.org/10.1016/j.psychsport.2017.01.008&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3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Onlin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8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15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9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week</w:t>
            </w:r>
          </w:p>
        </w:tc>
      </w:tr>
      <w:tr w:rsidR="00726730" w:rsidRPr="00B66D08" w:rsidTr="00726730">
        <w:trPr>
          <w:trHeight w:val="99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Franko, 2008, MyStudentBody,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Franko&lt;/Author&gt;&lt;Year&gt;2008&lt;/Year&gt;&lt;RecNum&gt;1860&lt;/RecNum&gt;&lt;DisplayText&gt;(34)&lt;/DisplayText&gt;&lt;record&gt;&lt;rec-number&gt;1860&lt;/rec-number&gt;&lt;foreign-keys&gt;&lt;key app="EN" db-id="5fd59x99oeszwae02epxp52vs5w5zvpdw5w9" timestamp="1572213391"&gt;1860&lt;/key&gt;&lt;/foreign-keys&gt;&lt;ref-type name="Journal Article"&gt;17&lt;/ref-type&gt;&lt;contributors&gt;&lt;authors&gt;&lt;author&gt;Franko, Debra L.&lt;/author&gt;&lt;author&gt;Cousineau, Tara M.&lt;/author&gt;&lt;author&gt;Trant, Meredith&lt;/author&gt;&lt;author&gt;Green, Traci Craig&lt;/author&gt;&lt;author&gt;Rancourt, Diana&lt;/author&gt;&lt;author&gt;Thompson, Douglas&lt;/author&gt;&lt;author&gt;Ainscough, Jessica&lt;/author&gt;&lt;author&gt;Mintz, Laurie B.&lt;/author&gt;&lt;author&gt;Ciccazzo, Michele&lt;/author&gt;&lt;/authors&gt;&lt;/contributors&gt;&lt;titles&gt;&lt;title&gt;Motivation, self-efficacy, physical activity and nutrition in college students: Randomized controlled trial of an internet-based education program&lt;/title&gt;&lt;secondary-title&gt;Preventive Medicine: An International Journal Devoted to Practice and Theory&lt;/secondary-title&gt;&lt;/titles&gt;&lt;periodical&gt;&lt;full-title&gt;Preventive Medicine: An International Journal Devoted to Practice and Theory&lt;/full-title&gt;&lt;/periodical&gt;&lt;pages&gt;369-377&lt;/pages&gt;&lt;volume&gt;47&lt;/volume&gt;&lt;number&gt;4&lt;/number&gt;&lt;dates&gt;&lt;year&gt;2008&lt;/year&gt;&lt;/dates&gt;&lt;accession-num&gt;2008-14583-002&lt;/accession-num&gt;&lt;urls&gt;&lt;related-urls&gt;&lt;url&gt;http://ezproxy.newcastle.edu.au/login?url=http://ovidsp.ovid.com/ovidweb.cgi?T=JS&amp;amp;CSC=Y&amp;amp;NEWS=N&amp;amp;PAGE=fulltext&amp;amp;D=psyc6&amp;amp;AN=2008-14583-002&lt;/url&gt;&lt;url&gt;https://www.sciencedirect.com/science/article/pii/S0091743508003381?via%3Dihub&lt;/url&gt;&lt;/related-urls&gt;&lt;/urls&gt;&lt;electronic-resource-num&gt;http://dx.doi.org/10.1016/j.ypmed.2008.06.013&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34)</w:t>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t xml:space="preserve"> </w:t>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ace-to-face (sign up tables on campu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4</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6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800; 606; 476</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59.5; 78.5</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ks: 73%, 6-mon: 7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57,77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weeks, 3 and 6-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Franko, 2012,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Franko&lt;/Author&gt;&lt;Year&gt;2012&lt;/Year&gt;&lt;RecNum&gt;1861&lt;/RecNum&gt;&lt;DisplayText&gt;(35)&lt;/DisplayText&gt;&lt;record&gt;&lt;rec-number&gt;1861&lt;/rec-number&gt;&lt;foreign-keys&gt;&lt;key app="EN" db-id="5fd59x99oeszwae02epxp52vs5w5zvpdw5w9" timestamp="1572213391"&gt;1861&lt;/key&gt;&lt;/foreign-keys&gt;&lt;ref-type name="Journal Article"&gt;17&lt;/ref-type&gt;&lt;contributors&gt;&lt;authors&gt;&lt;author&gt;Franko, D. L.&lt;/author&gt;&lt;author&gt;Jenkins, A.&lt;/author&gt;&lt;author&gt;Rodgers, R. F.&lt;/author&gt;&lt;/authors&gt;&lt;/contributors&gt;&lt;titles&gt;&lt;title&gt;Toward Reducing Risk for Eating Disorders and Obesity in Latina College Women&lt;/title&gt;&lt;secondary-title&gt;Journal of Counseling and Development&lt;/secondary-title&gt;&lt;/titles&gt;&lt;periodical&gt;&lt;full-title&gt;Journal of Counseling and Development&lt;/full-title&gt;&lt;/periodical&gt;&lt;pages&gt;298-307&lt;/pages&gt;&lt;volume&gt;90&lt;/volume&gt;&lt;number&gt;3&lt;/number&gt;&lt;dates&gt;&lt;year&gt;2012&lt;/year&gt;&lt;/dates&gt;&lt;accession-num&gt;WOS:000305292000007&lt;/accession-num&gt;&lt;urls&gt;&lt;related-urls&gt;&lt;url&gt;&amp;lt;Go to ISI&amp;gt;://WOS:000305292000007&lt;/url&gt;&lt;url&gt;https://onlinelibrary.wiley.com/doi/pdf/10.1002/j.1556-6676.2012.00038.x&lt;/url&gt;&lt;/related-urls&gt;&lt;/urls&gt;&lt;electronic-resource-num&gt;10.1002/j.1556-6676.2012.00038.x&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3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 newspaper, post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93; 93; 6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68.8; 68.8</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ks: 92%, 3-mon: 8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915</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weeks, and 3-m</w:t>
            </w:r>
          </w:p>
        </w:tc>
      </w:tr>
      <w:tr w:rsidR="00726730" w:rsidRPr="00B66D08" w:rsidTr="00726730">
        <w:trPr>
          <w:trHeight w:val="114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Godino, 2016, Project SMART, </w:t>
            </w:r>
            <w:r w:rsidRPr="00B66D08">
              <w:rPr>
                <w:rFonts w:ascii="Palatino Linotype" w:eastAsia="Times New Roman" w:hAnsi="Palatino Linotype" w:cs="Arial"/>
                <w:sz w:val="16"/>
                <w:szCs w:val="16"/>
                <w:lang w:eastAsia="en-AU"/>
              </w:rPr>
              <w:fldChar w:fldCharType="begin">
                <w:fldData xml:space="preserve">PEVuZE5vdGU+PENpdGU+PEF1dGhvcj5Hb2Rpbm88L0F1dGhvcj48WWVhcj4yMDE2PC9ZZWFyPjxS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</w:fldData>
              </w:fldChar>
            </w:r>
            <w:r w:rsidRPr="00B66D08">
              <w:rPr>
                <w:rFonts w:ascii="Palatino Linotype" w:eastAsia="Times New Roman" w:hAnsi="Palatino Linotype" w:cs="Arial"/>
                <w:sz w:val="16"/>
                <w:szCs w:val="16"/>
                <w:lang w:eastAsia="en-AU"/>
              </w:rPr>
              <w:instrText xml:space="preserve"> ADDIN EN.CITE </w:instrText>
            </w:r>
            <w:r w:rsidRPr="00B66D08">
              <w:rPr>
                <w:rFonts w:ascii="Palatino Linotype" w:eastAsia="Times New Roman" w:hAnsi="Palatino Linotype" w:cs="Arial"/>
                <w:sz w:val="16"/>
                <w:szCs w:val="16"/>
                <w:lang w:eastAsia="en-AU"/>
              </w:rPr>
              <w:fldChar w:fldCharType="begin">
                <w:fldData xml:space="preserve">PEVuZE5vdGU+PENpdGU+PEF1dGhvcj5Hb2Rpbm88L0F1dGhvcj48WWVhcj4yMDE2PC9ZZWFyPjxS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</w:fldData>
              </w:fldChar>
            </w:r>
            <w:r w:rsidRPr="00B66D08">
              <w:rPr>
                <w:rFonts w:ascii="Palatino Linotype" w:eastAsia="Times New Roman" w:hAnsi="Palatino Linotype" w:cs="Arial"/>
                <w:sz w:val="16"/>
                <w:szCs w:val="16"/>
                <w:lang w:eastAsia="en-AU"/>
              </w:rPr>
              <w:instrText xml:space="preserve"> ADDIN EN.CITE.DATA </w:instrText>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36-39)</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ewspapers, flyers, posters, email, online, social media, face-to-fac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0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6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54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941; 404; 40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20.8;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Text message prompts, financial incentives, </w:t>
            </w:r>
            <w:r w:rsidRPr="00B66D08">
              <w:rPr>
                <w:rFonts w:ascii="Palatino Linotype" w:eastAsia="Times New Roman" w:hAnsi="Palatino Linotype" w:cs="Arial"/>
                <w:sz w:val="16"/>
                <w:szCs w:val="16"/>
                <w:lang w:eastAsia="en-AU"/>
              </w:rPr>
              <w:lastRenderedPageBreak/>
              <w:t>reminder postcard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24-mon: 8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51,765</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12, 18, 24-m</w:t>
            </w:r>
          </w:p>
        </w:tc>
      </w:tr>
      <w:tr w:rsidR="00726730" w:rsidRPr="00B66D08" w:rsidTr="00726730">
        <w:trPr>
          <w:trHeight w:val="643"/>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Gokee-LaRose, 2009,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Gokee-LaRose&lt;/Author&gt;&lt;Year&gt;2009&lt;/Year&gt;&lt;RecNum&gt;1876&lt;/RecNum&gt;&lt;DisplayText&gt;(40)&lt;/DisplayText&gt;&lt;record&gt;&lt;rec-number&gt;1876&lt;/rec-number&gt;&lt;foreign-keys&gt;&lt;key app="EN" db-id="5fd59x99oeszwae02epxp52vs5w5zvpdw5w9" timestamp="1572213394"&gt;1876&lt;/key&gt;&lt;/foreign-keys&gt;&lt;ref-type name="Journal Article"&gt;17&lt;/ref-type&gt;&lt;contributors&gt;&lt;authors&gt;&lt;author&gt;Gokee-LaRose, Jessica&lt;/author&gt;&lt;author&gt;Gorin, Amy A.&lt;/author&gt;&lt;author&gt;Wing, Rena R.&lt;/author&gt;&lt;/authors&gt;&lt;/contributors&gt;&lt;titles&gt;&lt;title&gt;Behavioral self-regulation for weight loss in young adults: A randomized controlled trial&lt;/title&gt;&lt;secondary-title&gt;The International Journal of Behavioral Nutrition and Physical Activity Vol 6 2009, ArtID 10&lt;/secondary-title&gt;&lt;/titles&gt;&lt;periodical&gt;&lt;full-title&gt;The International Journal of Behavioral Nutrition and Physical Activity Vol 6 2009, ArtID 10&lt;/full-title&gt;&lt;/periodical&gt;&lt;volume&gt;6&lt;/volume&gt;&lt;dates&gt;&lt;year&gt;2009&lt;/year&gt;&lt;/dates&gt;&lt;accession-num&gt;2012-30450-001&lt;/accession-num&gt;&lt;urls&gt;&lt;related-urls&gt;&lt;url&gt;http://ezproxy.newcastle.edu.au/login?url=http://ovidsp.ovid.com/ovidweb.cgi?T=JS&amp;amp;CSC=Y&amp;amp;NEWS=N&amp;amp;PAGE=fulltext&amp;amp;D=psyc6&amp;amp;AN=2012-30450-001&lt;/url&gt;&lt;url&gt;https://ijbnpa.biomedcentral.com/track/pdf/10.1186/1479-5868-6-10?site=ijbnpa.biomedcentral.com&lt;/url&gt;&lt;/related-urls&gt;&lt;/urls&gt;&lt;electronic-resource-num&gt;http://dx.doi.org/10.1186/1479-5868-6-10&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40)</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local media ads, email, fly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6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19; 70; 4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33.6; 57.1</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0-wks: 8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42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0 and 20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Goodman, 2016,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Goodman&lt;/Author&gt;&lt;Year&gt;2016&lt;/Year&gt;&lt;RecNum&gt;1877&lt;/RecNum&gt;&lt;DisplayText&gt;(41)&lt;/DisplayText&gt;&lt;record&gt;&lt;rec-number&gt;1877&lt;/rec-number&gt;&lt;foreign-keys&gt;&lt;key app="EN" db-id="5fd59x99oeszwae02epxp52vs5w5zvpdw5w9" timestamp="1572213394"&gt;1877&lt;/key&gt;&lt;/foreign-keys&gt;&lt;ref-type name="Journal Article"&gt;17&lt;/ref-type&gt;&lt;contributors&gt;&lt;authors&gt;&lt;author&gt;Goodman, S.&lt;/author&gt;&lt;author&gt;Morrongiello, B.&lt;/author&gt;&lt;author&gt;Meckling, K.&lt;/author&gt;&lt;/authors&gt;&lt;/contributors&gt;&lt;titles&gt;&lt;title&gt;A randomized, controlled trial evaluating the efficacy of an online intervention targeting vitamin D intake, knowledge and status among young adults&lt;/title&gt;&lt;secondary-title&gt;International Journal of Behavioral Nutrition &amp;amp; Physical Activity&lt;/secondary-title&gt;&lt;/titles&gt;&lt;periodical&gt;&lt;full-title&gt;International Journal of Behavioral Nutrition &amp;amp; Physical Activity&lt;/full-title&gt;&lt;abbr-1&gt;Int&lt;/abbr-1&gt;&lt;/periodical&gt;&lt;pages&gt;116&lt;/pages&gt;&lt;volume&gt;13&lt;/volume&gt;&lt;number&gt;1&lt;/number&gt;&lt;dates&gt;&lt;year&gt;2016&lt;/year&gt;&lt;/dates&gt;&lt;accession-num&gt;27836017&lt;/accession-num&gt;&lt;urls&gt;&lt;related-urls&gt;&lt;url&gt;http://ezproxy.newcastle.edu.au/login?url=http://ovidsp.ovid.com/ovidweb.cgi?T=JS&amp;amp;CSC=Y&amp;amp;NEWS=N&amp;amp;PAGE=fulltext&amp;amp;D=med8&amp;amp;AN=27836017&lt;/url&gt;&lt;url&gt;https://ijbnpa.biomedcentral.com/track/pdf/10.1186/s12966-016-0443-1?site=ijbnpa.biomedcentral.com&lt;/url&gt;&lt;/related-urls&gt;&lt;/urls&gt;&lt;electronic-resource-num&gt;https://dx.doi.org/10.1186/s12966-016-0443-1&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4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nada </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osters and online advertisemen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91</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4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405; 193; 10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26.9; 56.5</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mail reminder, 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mon: 83%*</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weeks and 3-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Gow, 2010,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Gow&lt;/Author&gt;&lt;Year&gt;2010&lt;/Year&gt;&lt;RecNum&gt;1879&lt;/RecNum&gt;&lt;DisplayText&gt;(42)&lt;/DisplayText&gt;&lt;record&gt;&lt;rec-number&gt;1879&lt;/rec-number&gt;&lt;foreign-keys&gt;&lt;key app="EN" db-id="5fd59x99oeszwae02epxp52vs5w5zvpdw5w9" timestamp="1572213394"&gt;1879&lt;/key&gt;&lt;/foreign-keys&gt;&lt;ref-type name="Journal Article"&gt;17&lt;/ref-type&gt;&lt;contributors&gt;&lt;authors&gt;&lt;author&gt;Gow, Rachel W.&lt;/author&gt;&lt;author&gt;Trace, Sara E.&lt;/author&gt;&lt;author&gt;Mazzeo, Suzanne E.&lt;/author&gt;&lt;/authors&gt;&lt;/contributors&gt;&lt;titles&gt;&lt;title&gt;Preventing weight gain in first year college students: An online intervention to prevent the &amp;quot;freshman fifteen.&amp;quot;&lt;/title&gt;&lt;secondary-title&gt;Eating Behaviors&lt;/secondary-title&gt;&lt;/titles&gt;&lt;periodical&gt;&lt;full-title&gt;Eating Behaviors&lt;/full-title&gt;&lt;/periodical&gt;&lt;pages&gt;33-39&lt;/pages&gt;&lt;volume&gt;11&lt;/volume&gt;&lt;number&gt;1&lt;/number&gt;&lt;dates&gt;&lt;year&gt;2010&lt;/year&gt;&lt;/dates&gt;&lt;accession-num&gt;2009-17365-001&lt;/accession-num&gt;&lt;urls&gt;&lt;related-urls&gt;&lt;url&gt;http://ezproxy.newcastle.edu.au/login?url=http://ovidsp.ovid.com/ovidweb.cgi?T=JS&amp;amp;CSC=Y&amp;amp;NEWS=N&amp;amp;PAGE=fulltext&amp;amp;D=psyc7&amp;amp;AN=2009-17365-001&lt;/url&gt;&lt;url&gt;https://www.ncbi.nlm.nih.gov/pmc/articles/PMC2790428/pdf/nihms-147071.pdf&lt;/url&gt;&lt;/related-urls&gt;&lt;/urls&gt;&lt;electronic-resource-num&gt;http://dx.doi.org/10.1016/j.eatbeh.2009.08.005&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4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lassroom announcements, fly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76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70; 159; 15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3.5;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lass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wks: 69%, 3-mon: 11%</w:t>
            </w:r>
          </w:p>
        </w:tc>
        <w:tc>
          <w:tcPr>
            <w:tcW w:w="264"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70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weeks, and 3-m</w:t>
            </w:r>
          </w:p>
        </w:tc>
      </w:tr>
      <w:tr w:rsidR="00726730" w:rsidRPr="00B66D08" w:rsidTr="00726730">
        <w:trPr>
          <w:trHeight w:val="142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Greene, 2012, Project Webhealth, </w:t>
            </w:r>
            <w:r w:rsidRPr="00B66D08">
              <w:rPr>
                <w:rFonts w:ascii="Palatino Linotype" w:eastAsia="Times New Roman" w:hAnsi="Palatino Linotype" w:cs="Arial"/>
                <w:sz w:val="16"/>
                <w:szCs w:val="16"/>
                <w:lang w:eastAsia="en-AU"/>
              </w:rPr>
              <w:fldChar w:fldCharType="begin">
                <w:fldData xml:space="preserve">PEVuZE5vdGU+PENpdGU+PEF1dGhvcj5Eb3VyPC9BdXRob3I+PFllYXI+MjAxMzwvWWVhcj48UmVj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==
</w:fldData>
              </w:fldChar>
            </w:r>
            <w:r w:rsidRPr="00B66D08">
              <w:rPr>
                <w:rFonts w:ascii="Palatino Linotype" w:eastAsia="Times New Roman" w:hAnsi="Palatino Linotype" w:cs="Arial"/>
                <w:sz w:val="16"/>
                <w:szCs w:val="16"/>
                <w:lang w:eastAsia="en-AU"/>
              </w:rPr>
              <w:instrText xml:space="preserve"> ADDIN EN.CITE </w:instrText>
            </w:r>
            <w:r w:rsidRPr="00B66D08">
              <w:rPr>
                <w:rFonts w:ascii="Palatino Linotype" w:eastAsia="Times New Roman" w:hAnsi="Palatino Linotype" w:cs="Arial"/>
                <w:sz w:val="16"/>
                <w:szCs w:val="16"/>
                <w:lang w:eastAsia="en-AU"/>
              </w:rPr>
              <w:fldChar w:fldCharType="begin">
                <w:fldData xml:space="preserve">PEVuZE5vdGU+PENpdGU+PEF1dGhvcj5Eb3VyPC9BdXRob3I+PFllYXI+MjAxMzwvWWVhcj48UmVj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==
</w:fldData>
              </w:fldChar>
            </w:r>
            <w:r w:rsidRPr="00B66D08">
              <w:rPr>
                <w:rFonts w:ascii="Palatino Linotype" w:eastAsia="Times New Roman" w:hAnsi="Palatino Linotype" w:cs="Arial"/>
                <w:sz w:val="16"/>
                <w:szCs w:val="16"/>
                <w:lang w:eastAsia="en-AU"/>
              </w:rPr>
              <w:instrText xml:space="preserve"> ADDIN EN.CITE.DATA </w:instrText>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43, 44)</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face-to-face, newspaper, online and class room</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8903; 3636; 168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19.0; 46.5</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Weekly reminder emails when lessons posted</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mon: 6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 and 15-m</w:t>
            </w:r>
          </w:p>
        </w:tc>
      </w:tr>
      <w:tr w:rsidR="00726730" w:rsidRPr="00B66D08" w:rsidTr="00726730">
        <w:trPr>
          <w:trHeight w:val="142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Halperin, 2019, </w:t>
            </w:r>
            <w:r w:rsidRPr="00B66D08">
              <w:rPr>
                <w:rFonts w:ascii="Palatino Linotype" w:eastAsia="Times New Roman" w:hAnsi="Palatino Linotype" w:cs="Arial"/>
                <w:sz w:val="16"/>
                <w:szCs w:val="16"/>
                <w:lang w:eastAsia="en-AU"/>
              </w:rPr>
              <w:fldChar w:fldCharType="begin">
                <w:fldData xml:space="preserve">PEVuZE5vdGU+PENpdGU+PEF1dGhvcj5IYWxwZXJpbjwvQXV0aG9yPjxZZWFyPjIwMTk8L1llYXI+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</w:fldData>
              </w:fldChar>
            </w:r>
            <w:r w:rsidRPr="00B66D08">
              <w:rPr>
                <w:rFonts w:ascii="Palatino Linotype" w:eastAsia="Times New Roman" w:hAnsi="Palatino Linotype" w:cs="Arial"/>
                <w:sz w:val="16"/>
                <w:szCs w:val="16"/>
                <w:lang w:eastAsia="en-AU"/>
              </w:rPr>
              <w:instrText xml:space="preserve"> ADDIN EN.CITE </w:instrText>
            </w:r>
            <w:r w:rsidRPr="00B66D08">
              <w:rPr>
                <w:rFonts w:ascii="Palatino Linotype" w:eastAsia="Times New Roman" w:hAnsi="Palatino Linotype" w:cs="Arial"/>
                <w:sz w:val="16"/>
                <w:szCs w:val="16"/>
                <w:lang w:eastAsia="en-AU"/>
              </w:rPr>
              <w:fldChar w:fldCharType="begin">
                <w:fldData xml:space="preserve">PEVuZE5vdGU+PENpdGU+PEF1dGhvcj5IYWxwZXJpbjwvQXV0aG9yPjxZZWFyPjIwMTk8L1llYXI+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</w:fldData>
              </w:fldChar>
            </w:r>
            <w:r w:rsidRPr="00B66D08">
              <w:rPr>
                <w:rFonts w:ascii="Palatino Linotype" w:eastAsia="Times New Roman" w:hAnsi="Palatino Linotype" w:cs="Arial"/>
                <w:sz w:val="16"/>
                <w:szCs w:val="16"/>
                <w:lang w:eastAsia="en-AU"/>
              </w:rPr>
              <w:instrText xml:space="preserve"> ADDIN EN.CITE.DATA </w:instrText>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4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uerto Rico</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internet announcements,</w:t>
            </w:r>
            <w:r w:rsidRPr="00B66D08">
              <w:rPr>
                <w:rFonts w:ascii="Palatino Linotype" w:eastAsia="Times New Roman" w:hAnsi="Palatino Linotype" w:cs="Arial"/>
                <w:sz w:val="16"/>
                <w:szCs w:val="16"/>
                <w:lang w:eastAsia="en-AU"/>
              </w:rPr>
              <w:br/>
              <w:t>classroom visits, tables set up on</w:t>
            </w:r>
            <w:r w:rsidRPr="00B66D08">
              <w:rPr>
                <w:rFonts w:ascii="Palatino Linotype" w:eastAsia="Times New Roman" w:hAnsi="Palatino Linotype" w:cs="Arial"/>
                <w:sz w:val="16"/>
                <w:szCs w:val="16"/>
                <w:lang w:eastAsia="en-AU"/>
              </w:rPr>
              <w:br/>
              <w:t>campus and at health fai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6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00; 113; 40; 4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7; 35.4;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Financial compensation for measurement visits, and for attendance at group sessions </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ks: 98%; 6-mon: 9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5 and 6-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Hebden, 2014,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Hebden&lt;/Author&gt;&lt;Year&gt;2014&lt;/Year&gt;&lt;RecNum&gt;1901&lt;/RecNum&gt;&lt;DisplayText&gt;(46)&lt;/DisplayText&gt;&lt;record&gt;&lt;rec-number&gt;1901&lt;/rec-number&gt;&lt;foreign-keys&gt;&lt;key app="EN" db-id="5fd59x99oeszwae02epxp52vs5w5zvpdw5w9" timestamp="1572213397"&gt;1901&lt;/key&gt;&lt;/foreign-keys&gt;&lt;ref-type name="Journal Article"&gt;17&lt;/ref-type&gt;&lt;contributors&gt;&lt;authors&gt;&lt;author&gt;Hebden, L.&lt;/author&gt;&lt;author&gt;Cook, A.&lt;/author&gt;&lt;author&gt;van der Ploeg, H. P.&lt;/author&gt;&lt;author&gt;King, L.&lt;/author&gt;&lt;author&gt;Bauman, A.&lt;/author&gt;&lt;author&gt;Allman-Farinelli, M.&lt;/author&gt;&lt;/authors&gt;&lt;/contributors&gt;&lt;titles&gt;&lt;title&gt;A mobile health intervention for weight management among young adults: a pilot randomised controlled trial&lt;/title&gt;&lt;secondary-title&gt;Journal of Human Nutrition &amp;amp; Dietetics&lt;/secondary-title&gt;&lt;/titles&gt;&lt;periodical&gt;&lt;full-title&gt;Journal of Human Nutrition &amp;amp; Dietetics&lt;/full-title&gt;&lt;abbr-1&gt;J Hum Nutr Diet&lt;/abbr-1&gt;&lt;/periodical&gt;&lt;pages&gt;322-32&lt;/pages&gt;&lt;volume&gt;27&lt;/volume&gt;&lt;number&gt;4&lt;/number&gt;&lt;dates&gt;&lt;year&gt;2014&lt;/year&gt;&lt;/dates&gt;&lt;accession-num&gt;23992038&lt;/accession-num&gt;&lt;urls&gt;&lt;related-urls&gt;&lt;url&gt;http://ezproxy.newcastle.edu.au/login?url=http://ovidsp.ovid.com/ovidweb.cgi?T=JS&amp;amp;CSC=Y&amp;amp;NEWS=N&amp;amp;PAGE=fulltext&amp;amp;D=med8&amp;amp;AN=23992038&lt;/url&gt;&lt;url&gt;https://onlinelibrary.wiley.com/doi/pdf/10.1111/jhn.12155&lt;/url&gt;&lt;/related-urls&gt;&lt;/urls&gt;&lt;electronic-resource-num&gt;https://dx.doi.org/10.1111/jhn.12155&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4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ds posted around campus, and in staff and student newlett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2</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1</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A</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79; 55; 51</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64.6; 92.7</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ks: 9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2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Heeren, 2017,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Heeren&lt;/Author&gt;&lt;Year&gt;2017&lt;/Year&gt;&lt;RecNum&gt;1903&lt;/RecNum&gt;&lt;DisplayText&gt;(47)&lt;/DisplayText&gt;&lt;record&gt;&lt;rec-number&gt;1903&lt;/rec-number&gt;&lt;foreign-keys&gt;&lt;key app="EN" db-id="5fd59x99oeszwae02epxp52vs5w5zvpdw5w9" timestamp="1572213397"&gt;1903&lt;/key&gt;&lt;/foreign-keys&gt;&lt;ref-type name="Journal Article"&gt;17&lt;/ref-type&gt;&lt;contributors&gt;&lt;authors&gt;&lt;author&gt;Heeren, G. A.&lt;/author&gt;&lt;author&gt;Jemmott, J. B.&lt;/author&gt;&lt;author&gt;Marange, C. S.&lt;/author&gt;&lt;author&gt;Rumosa Gwaze, A.&lt;/author&gt;&lt;author&gt;Batidzirai, J. M.&lt;/author&gt;&lt;author&gt;Ngwane, Z.&lt;/author&gt;&lt;author&gt;Mandeya, A.&lt;/author&gt;&lt;author&gt;Tyler, J. C.&lt;/author&gt;&lt;/authors&gt;&lt;/contributors&gt;&lt;titles&gt;&lt;title&gt;Health-Promotion Intervention Increases Self-Reported Physical Activity in Sub-Saharan African University Students: A Randomized Controlled Pilot Study&lt;/title&gt;&lt;secondary-title&gt;Behavioral Medicine&lt;/secondary-title&gt;&lt;/titles&gt;&lt;periodical&gt;&lt;full-title&gt;Behavioral Medicine&lt;/full-title&gt;&lt;/periodical&gt;&lt;pages&gt;1-9&lt;/pages&gt;&lt;dates&gt;&lt;year&gt;2017&lt;/year&gt;&lt;/dates&gt;&lt;accession-num&gt;617697161&lt;/accession-num&gt;&lt;urls&gt;&lt;related-urls&gt;&lt;url&gt;http://www.tandfonline.com/toc/vbmd20/current&lt;/url&gt;&lt;url&gt;https://www.tandfonline.com/doi/pdf/10.1080/08964289.2017.1350134?needAccess=true&lt;/url&gt;&lt;/related-urls&gt;&lt;/urls&gt;&lt;electronic-resource-num&gt;http://dx.doi.org/10.1080/08964289.2017.1350134&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47)</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outh Afric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8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7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4; 244; 240; 176</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2.1; 72.1; 73.3</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 gifts, certificate of completion</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mon: 9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and 12-m</w:t>
            </w:r>
          </w:p>
        </w:tc>
      </w:tr>
      <w:tr w:rsidR="00726730" w:rsidRPr="00B66D08" w:rsidTr="00726730">
        <w:trPr>
          <w:trHeight w:val="903"/>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 xml:space="preserve">Hivert, 2007,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Hivert&lt;/Author&gt;&lt;Year&gt;2007&lt;/Year&gt;&lt;RecNum&gt;1909&lt;/RecNum&gt;&lt;DisplayText&gt;(48)&lt;/DisplayText&gt;&lt;record&gt;&lt;rec-number&gt;1909&lt;/rec-number&gt;&lt;foreign-keys&gt;&lt;key app="EN" db-id="5fd59x99oeszwae02epxp52vs5w5zvpdw5w9" timestamp="1572213398"&gt;1909&lt;/key&gt;&lt;/foreign-keys&gt;&lt;ref-type name="Journal Article"&gt;17&lt;/ref-type&gt;&lt;contributors&gt;&lt;authors&gt;&lt;author&gt;Hivert, M.&lt;/author&gt;&lt;author&gt;Langlois, M.&lt;/author&gt;&lt;author&gt;Berard, P.&lt;/author&gt;&lt;author&gt;Cuerrier, J.&lt;/author&gt;&lt;author&gt;Carpentier, A.&lt;/author&gt;&lt;/authors&gt;&lt;/contributors&gt;&lt;titles&gt;&lt;title&gt;Prevention of weight gain in young adults through a seminar-based intervention program&lt;/title&gt;&lt;secondary-title&gt;International Journal of Obesity&lt;/secondary-title&gt;&lt;/titles&gt;&lt;periodical&gt;&lt;full-title&gt;International journal of obesity&lt;/full-title&gt;&lt;/periodical&gt;&lt;pages&gt;1262-1269&lt;/pages&gt;&lt;volume&gt;31&lt;/volume&gt;&lt;number&gt;8&lt;/number&gt;&lt;dates&gt;&lt;year&gt;2007&lt;/year&gt;&lt;/dates&gt;&lt;accession-num&gt;2007-12430-003&lt;/accession-num&gt;&lt;urls&gt;&lt;related-urls&gt;&lt;url&gt;http://ezproxy.newcastle.edu.au/login?url=http://ovidsp.ovid.com/ovidweb.cgi?T=JS&amp;amp;CSC=Y&amp;amp;NEWS=N&amp;amp;PAGE=fulltext&amp;amp;D=psyc5&amp;amp;AN=2007-12430-003&lt;/url&gt;&lt;url&gt;https://www.nature.com/articles/0803572.pdf&lt;/url&gt;&lt;/related-urls&gt;&lt;/urls&gt;&lt;electronic-resource-num&gt;http://dx.doi.org/10.1038/sj.ijo.0803572&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48)</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nada </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Written advertisements, notices in lecture rooms and information table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83</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1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17; 115; 115</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8.3;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mon: 83%*</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 6, 12, 18 and 24-m</w:t>
            </w:r>
          </w:p>
        </w:tc>
      </w:tr>
      <w:tr w:rsidR="00726730" w:rsidRPr="00B66D08" w:rsidTr="00726730">
        <w:trPr>
          <w:trHeight w:val="84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Husband, 2019,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Husband&lt;/Author&gt;&lt;Year&gt;2019&lt;/Year&gt;&lt;RecNum&gt;2449&lt;/RecNum&gt;&lt;DisplayText&gt;(49)&lt;/DisplayText&gt;&lt;record&gt;&lt;rec-number&gt;2449&lt;/rec-number&gt;&lt;foreign-keys&gt;&lt;key app="EN" db-id="5fd59x99oeszwae02epxp52vs5w5zvpdw5w9" timestamp="1592221062"&gt;2449&lt;/key&gt;&lt;/foreign-keys&gt;&lt;ref-type name="Journal Article"&gt;17&lt;/ref-type&gt;&lt;contributors&gt;&lt;authors&gt;&lt;author&gt;Husband, Cassandra J.&lt;/author&gt;&lt;author&gt;Wharf-Higgins, Joan&lt;/author&gt;&lt;author&gt;Rhodes, Ryan E.&lt;/author&gt;&lt;/authors&gt;&lt;/contributors&gt;&lt;titles&gt;&lt;title&gt;A feasibility randomized trial of an identity-based physical activity intervention among university students&lt;/title&gt;&lt;secondary-title&gt;Health Psychology and Behavioral Medicine&lt;/secondary-title&gt;&lt;/titles&gt;&lt;periodical&gt;&lt;full-title&gt;Health Psychology and Behavioral Medicine&lt;/full-title&gt;&lt;/periodical&gt;&lt;pages&gt;128-146&lt;/pages&gt;&lt;volume&gt;7&lt;/volume&gt;&lt;number&gt;1&lt;/number&gt;&lt;dates&gt;&lt;year&gt;2019&lt;/year&gt;&lt;pub-dates&gt;&lt;date&gt;2019/01/01&lt;/date&gt;&lt;/pub-dates&gt;&lt;/dates&gt;&lt;publisher&gt;Routledge&lt;/publisher&gt;&lt;isbn&gt;null&lt;/isbn&gt;&lt;urls&gt;&lt;related-urls&gt;&lt;url&gt;https://doi.org/10.1080/21642850.2019.1600407&lt;/url&gt;&lt;/related-urls&gt;&lt;/urls&gt;&lt;electronic-resource-num&gt;10.1080/21642850.2019.1600407&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49)</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nada </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osters and telecaster ads across University campus, personal recruitment through classroom visit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1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80; 77; 21; 2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3; 26.0; 95.2</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rize draw for a $50 grocery gift card</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wks: 9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40.11</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and 6-wks</w:t>
            </w:r>
          </w:p>
        </w:tc>
      </w:tr>
      <w:tr w:rsidR="00726730" w:rsidRPr="00B66D08" w:rsidTr="00726730">
        <w:trPr>
          <w:trHeight w:val="199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Hutchesson, 2018, Be positive Be Healthe,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Hutchesson&lt;/Author&gt;&lt;Year&gt;2018&lt;/Year&gt;&lt;RecNum&gt;945&lt;/RecNum&gt;&lt;DisplayText&gt;(50)&lt;/DisplayText&gt;&lt;record&gt;&lt;rec-number&gt;945&lt;/rec-number&gt;&lt;foreign-keys&gt;&lt;key app="EN" db-id="5fd59x99oeszwae02epxp52vs5w5zvpdw5w9" timestamp="1525299278"&gt;945&lt;/key&gt;&lt;/foreign-keys&gt;&lt;ref-type name="Journal Article"&gt;17&lt;/ref-type&gt;&lt;contributors&gt;&lt;authors&gt;&lt;author&gt;Hutchesson, Melinda&lt;/author&gt;&lt;author&gt;Callister, Robin&lt;/author&gt;&lt;author&gt;Morgan, Philip&lt;/author&gt;&lt;author&gt;Pranata, Ilung&lt;/author&gt;&lt;author&gt;Clarke, Erin&lt;/author&gt;&lt;author&gt;Skinner, Geoff&lt;/author&gt;&lt;author&gt;Ashton, Lee&lt;/author&gt;&lt;author&gt;Whatnall, Megan&lt;/author&gt;&lt;author&gt;Jones, Mark&lt;/author&gt;&lt;author&gt;Oldmeadow, Christopher&lt;/author&gt;&lt;author&gt;Collins, Clare&lt;/author&gt;&lt;/authors&gt;&lt;/contributors&gt;&lt;titles&gt;&lt;title&gt;A Targeted and Tailored eHealth Weight Loss Program for Young Women: The Be Positive Be Healthe Randomized Controlled Trial&lt;/title&gt;&lt;secondary-title&gt;Healthcare&lt;/secondary-title&gt;&lt;/titles&gt;&lt;periodical&gt;&lt;full-title&gt;Healthcare&lt;/full-title&gt;&lt;abbr-1&gt;Healthcare&lt;/abbr-1&gt;&lt;/periodical&gt;&lt;pages&gt;39&lt;/pages&gt;&lt;volume&gt;6&lt;/volume&gt;&lt;number&gt;2&lt;/number&gt;&lt;dates&gt;&lt;year&gt;2018&lt;/year&gt;&lt;/dates&gt;&lt;isbn&gt;2227-9032&lt;/isbn&gt;&lt;accession-num&gt;doi:10.3390/healthcare6020039&lt;/accession-num&gt;&lt;urls&gt;&lt;related-urls&gt;&lt;url&gt;http://www.mdpi.com/2227-9032/6/2/39&lt;/url&gt;&lt;url&gt;http://www.mdpi.com/2227-9032/6/2/39/pdf&lt;/url&gt;&lt;/related-urls&gt;&lt;/urls&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50)</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 and 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edia release, flyers, social media, existing chort, post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8</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04</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14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16; 57; 5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49.1;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ultiple forms of contact information, follow-up visits outside business hours, 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mon: 7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654.74</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m</w:t>
            </w:r>
          </w:p>
        </w:tc>
      </w:tr>
      <w:tr w:rsidR="00726730" w:rsidRPr="00B66D08" w:rsidTr="00726730">
        <w:trPr>
          <w:trHeight w:val="114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Jakicic, 2016, IDEA, </w:t>
            </w:r>
            <w:r w:rsidRPr="00B66D08">
              <w:rPr>
                <w:rFonts w:ascii="Palatino Linotype" w:eastAsia="Times New Roman" w:hAnsi="Palatino Linotype" w:cs="Arial"/>
                <w:sz w:val="16"/>
                <w:szCs w:val="16"/>
                <w:lang w:eastAsia="en-AU"/>
              </w:rPr>
              <w:fldChar w:fldCharType="begin">
                <w:fldData xml:space="preserve">PEVuZE5vdGU+PENpdGU+PEF1dGhvcj5KYWtpY2ljPC9BdXRob3I+PFllYXI+MjAxNjwvWWVhcj48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</w:fldData>
              </w:fldChar>
            </w:r>
            <w:r w:rsidRPr="00B66D08">
              <w:rPr>
                <w:rFonts w:ascii="Palatino Linotype" w:eastAsia="Times New Roman" w:hAnsi="Palatino Linotype" w:cs="Arial"/>
                <w:sz w:val="16"/>
                <w:szCs w:val="16"/>
                <w:lang w:eastAsia="en-AU"/>
              </w:rPr>
              <w:instrText xml:space="preserve"> ADDIN EN.CITE </w:instrText>
            </w:r>
            <w:r w:rsidRPr="00B66D08">
              <w:rPr>
                <w:rFonts w:ascii="Palatino Linotype" w:eastAsia="Times New Roman" w:hAnsi="Palatino Linotype" w:cs="Arial"/>
                <w:sz w:val="16"/>
                <w:szCs w:val="16"/>
                <w:lang w:eastAsia="en-AU"/>
              </w:rPr>
              <w:fldChar w:fldCharType="begin">
                <w:fldData xml:space="preserve">PEVuZE5vdGU+PENpdGU+PEF1dGhvcj5KYWtpY2ljPC9BdXRob3I+PFllYXI+MjAxNjwvWWVhcj48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</w:fldData>
              </w:fldChar>
            </w:r>
            <w:r w:rsidRPr="00B66D08">
              <w:rPr>
                <w:rFonts w:ascii="Palatino Linotype" w:eastAsia="Times New Roman" w:hAnsi="Palatino Linotype" w:cs="Arial"/>
                <w:sz w:val="16"/>
                <w:szCs w:val="16"/>
                <w:lang w:eastAsia="en-AU"/>
              </w:rPr>
              <w:instrText xml:space="preserve"> ADDIN EN.CITE.DATA </w:instrText>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51, 5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letter, mass media release advertisements, existing databas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4</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3.5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76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4164; 1016; 47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11.3; 46.3</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Efforts to reschedule missed sessions, financial compensation </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mon: 7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35,10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12, 18, 24-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Jauho, 2015,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Jauho&lt;/Author&gt;&lt;Year&gt;2015&lt;/Year&gt;&lt;RecNum&gt;1927&lt;/RecNum&gt;&lt;DisplayText&gt;(53)&lt;/DisplayText&gt;&lt;record&gt;&lt;rec-number&gt;1927&lt;/rec-number&gt;&lt;foreign-keys&gt;&lt;key app="EN" db-id="5fd59x99oeszwae02epxp52vs5w5zvpdw5w9" timestamp="1572213400"&gt;1927&lt;/key&gt;&lt;/foreign-keys&gt;&lt;ref-type name="Journal Article"&gt;17&lt;/ref-type&gt;&lt;contributors&gt;&lt;authors&gt;&lt;author&gt;Jauho, A. M.&lt;/author&gt;&lt;author&gt;Pyky, R.&lt;/author&gt;&lt;author&gt;Ahola, R.&lt;/author&gt;&lt;author&gt;Kangas, M.&lt;/author&gt;&lt;author&gt;Virtanen, P.&lt;/author&gt;&lt;author&gt;Korpelainen, R.&lt;/author&gt;&lt;author&gt;Jamsa, T.&lt;/author&gt;&lt;/authors&gt;&lt;/contributors&gt;&lt;titles&gt;&lt;title&gt;Effect of wrist-worn activity monitor feedback on physical activity behavior: A randomized controlled trial in Finnish young men&lt;/title&gt;&lt;secondary-title&gt;Preventive Medicine Reports&lt;/secondary-title&gt;&lt;/titles&gt;&lt;periodical&gt;&lt;full-title&gt;Preventive Medicine Reports&lt;/full-title&gt;&lt;abbr-1&gt;Prev Med Rep&lt;/abbr-1&gt;&lt;/periodical&gt;&lt;pages&gt;628-634&lt;/pages&gt;&lt;volume&gt;2&lt;/volume&gt;&lt;dates&gt;&lt;year&gt;2015&lt;/year&gt;&lt;/dates&gt;&lt;accession-num&gt;605531138&lt;/accession-num&gt;&lt;urls&gt;&lt;related-urls&gt;&lt;url&gt;http://ezproxy.newcastle.edu.au/login?url=http://ovidsp.ovid.com/ovidweb.cgi?T=JS&amp;amp;CSC=Y&amp;amp;NEWS=N&amp;amp;PAGE=fulltext&amp;amp;D=emed17&amp;amp;AN=605531138&lt;/url&gt;&lt;url&gt;https://www.ncbi.nlm.nih.gov/pmc/articles/PMC4721342/pdf/main.pdf&lt;/url&gt;&lt;/related-urls&gt;&lt;/urls&gt;&lt;electronic-resource-num&gt;http://dx.doi.org/10.1016/j.pmedr.2015.07.005&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5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land</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ilitar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8</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86</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62; 276; 276; 276</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1.9; 100.0;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mon: 7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m</w:t>
            </w:r>
          </w:p>
        </w:tc>
      </w:tr>
      <w:tr w:rsidR="00726730" w:rsidRPr="00B66D08" w:rsidTr="00726730">
        <w:trPr>
          <w:trHeight w:val="983"/>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Johnson, 2017, TARGIT, </w:t>
            </w:r>
            <w:r w:rsidRPr="00B66D08">
              <w:rPr>
                <w:rFonts w:ascii="Palatino Linotype" w:eastAsia="Times New Roman" w:hAnsi="Palatino Linotype" w:cs="Arial"/>
                <w:sz w:val="16"/>
                <w:szCs w:val="16"/>
                <w:lang w:eastAsia="en-AU"/>
              </w:rPr>
              <w:fldChar w:fldCharType="begin">
                <w:fldData xml:space="preserve">PEVuZE5vdGU+PENpdGU+PEF1dGhvcj5Db2RheTwvQXV0aG9yPjxZZWFyPjIwMTY8L1llYXI+PFJl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</w:fldData>
              </w:fldChar>
            </w:r>
            <w:r w:rsidRPr="00B66D08">
              <w:rPr>
                <w:rFonts w:ascii="Palatino Linotype" w:eastAsia="Times New Roman" w:hAnsi="Palatino Linotype" w:cs="Arial"/>
                <w:sz w:val="16"/>
                <w:szCs w:val="16"/>
                <w:lang w:eastAsia="en-AU"/>
              </w:rPr>
              <w:instrText xml:space="preserve"> ADDIN EN.CITE </w:instrText>
            </w:r>
            <w:r w:rsidRPr="00B66D08">
              <w:rPr>
                <w:rFonts w:ascii="Palatino Linotype" w:eastAsia="Times New Roman" w:hAnsi="Palatino Linotype" w:cs="Arial"/>
                <w:sz w:val="16"/>
                <w:szCs w:val="16"/>
                <w:lang w:eastAsia="en-AU"/>
              </w:rPr>
              <w:fldChar w:fldCharType="begin">
                <w:fldData xml:space="preserve">PEVuZE5vdGU+PENpdGU+PEF1dGhvcj5Db2RheTwvQXV0aG9yPjxZZWFyPjIwMTY8L1llYXI+PFJl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</w:fldData>
              </w:fldChar>
            </w:r>
            <w:r w:rsidRPr="00B66D08">
              <w:rPr>
                <w:rFonts w:ascii="Palatino Linotype" w:eastAsia="Times New Roman" w:hAnsi="Palatino Linotype" w:cs="Arial"/>
                <w:sz w:val="16"/>
                <w:szCs w:val="16"/>
                <w:lang w:eastAsia="en-AU"/>
              </w:rPr>
              <w:instrText xml:space="preserve"> ADDIN EN.CITE.DATA </w:instrText>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54, 5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Media release (television/radio), letter, newspaper, flyers, in person, online, social media, email, word of mouth </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3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45</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3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A; 3093; 1588; 33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10.7; 20.8</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pensated for time</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mon: 6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12 and 24-m</w:t>
            </w:r>
          </w:p>
        </w:tc>
      </w:tr>
      <w:tr w:rsidR="00726730" w:rsidRPr="00B66D08" w:rsidTr="00726730">
        <w:trPr>
          <w:trHeight w:val="699"/>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Jung, 2011,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Jung&lt;/Author&gt;&lt;Year&gt;2011&lt;/Year&gt;&lt;RecNum&gt;1224&lt;/RecNum&gt;&lt;DisplayText&gt;(56)&lt;/DisplayText&gt;&lt;record&gt;&lt;rec-number&gt;1224&lt;/rec-number&gt;&lt;foreign-keys&gt;&lt;key app="EN" db-id="5fd59x99oeszwae02epxp52vs5w5zvpdw5w9" timestamp="1551915549"&gt;1224&lt;/key&gt;&lt;/foreign-keys&gt;&lt;ref-type name="Journal Article"&gt;17&lt;/ref-type&gt;&lt;contributors&gt;&lt;authors&gt;&lt;author&gt;Jung, Mary E.&lt;/author&gt;&lt;author&gt;Martin Ginis, Kathleen A.&lt;/author&gt;&lt;author&gt;Phillips, Stuart M.&lt;/author&gt;&lt;author&gt;Lordon, Carolyn D.&lt;/author&gt;&lt;/authors&gt;&lt;/contributors&gt;&lt;titles&gt;&lt;title&gt;Increasing calcium intake in young women through gain-framed, targeted messages: A randomised controlled trial&lt;/title&gt;&lt;secondary-title&gt;Psychology &amp;amp; Health&lt;/secondary-title&gt;&lt;/titles&gt;&lt;periodical&gt;&lt;full-title&gt;Psychol Health&lt;/full-title&gt;&lt;abbr-1&gt;Psychology &amp;amp; health&lt;/abbr-1&gt;&lt;/periodical&gt;&lt;pages&gt;531-547&lt;/pages&gt;&lt;volume&gt;26&lt;/volume&gt;&lt;number&gt;5&lt;/number&gt;&lt;dates&gt;&lt;year&gt;2011&lt;/year&gt;&lt;/dates&gt;&lt;pub-location&gt;Oxfordshire, &amp;lt;Blank&amp;gt;&lt;/pub-location&gt;&lt;publisher&gt;Routledge&lt;/publisher&gt;&lt;accession-num&gt;104895348. Language: English. Entry Date: 20110622. Revision Date: 20150819. Publication Type: Journal Article&lt;/accession-num&gt;&lt;urls&gt;&lt;related-urls&gt;&lt;url&gt;http://ezproxy.newcastle.edu.au/login?url=http://search.ebscohost.com/login.aspx?direct=true&amp;amp;db=ccm&amp;amp;AN=104895348&amp;amp;site=ehost-live&amp;amp;scope=site&lt;/url&gt;&lt;url&gt;https://www.tandfonline.com/doi/pdf/10.1080/08870441003611544?needAccess=true&lt;/url&gt;&lt;/related-urls&gt;&lt;/urls&gt;&lt;electronic-resource-num&gt;10.1080/08870441003611544&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5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nada </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ace-to-face at a university fai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43</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12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290; 133</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45.9</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Reminder phone call and ema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mon: 7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3499.33</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8, 25 and 52 weeks</w:t>
            </w:r>
          </w:p>
        </w:tc>
      </w:tr>
      <w:tr w:rsidR="00726730" w:rsidRPr="00B66D08" w:rsidTr="00726730">
        <w:trPr>
          <w:trHeight w:val="114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attelmann, 2014, YEAH , </w:t>
            </w:r>
            <w:r w:rsidRPr="00B66D08">
              <w:rPr>
                <w:rFonts w:ascii="Palatino Linotype" w:eastAsia="Times New Roman" w:hAnsi="Palatino Linotype" w:cs="Arial"/>
                <w:sz w:val="16"/>
                <w:szCs w:val="16"/>
                <w:lang w:eastAsia="en-AU"/>
              </w:rPr>
              <w:fldChar w:fldCharType="begin">
                <w:fldData xml:space="preserve">PEVuZE5vdGU+PENpdGU+PEF1dGhvcj5Ccm93bjwvQXV0aG9yPjxZZWFyPjIwMTU8L1llYXI+PFJl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</w:fldData>
              </w:fldChar>
            </w:r>
            <w:r w:rsidRPr="00B66D08">
              <w:rPr>
                <w:rFonts w:ascii="Palatino Linotype" w:eastAsia="Times New Roman" w:hAnsi="Palatino Linotype" w:cs="Arial"/>
                <w:sz w:val="16"/>
                <w:szCs w:val="16"/>
                <w:lang w:eastAsia="en-AU"/>
              </w:rPr>
              <w:instrText xml:space="preserve"> ADDIN EN.CITE </w:instrText>
            </w:r>
            <w:r w:rsidRPr="00B66D08">
              <w:rPr>
                <w:rFonts w:ascii="Palatino Linotype" w:eastAsia="Times New Roman" w:hAnsi="Palatino Linotype" w:cs="Arial"/>
                <w:sz w:val="16"/>
                <w:szCs w:val="16"/>
                <w:lang w:eastAsia="en-AU"/>
              </w:rPr>
              <w:fldChar w:fldCharType="begin">
                <w:fldData xml:space="preserve">PEVuZE5vdGU+PENpdGU+PEF1dGhvcj5Ccm93bjwvQXV0aG9yPjxZZWFyPjIwMTU8L1llYXI+PFJl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</w:fldData>
              </w:fldChar>
            </w:r>
            <w:r w:rsidRPr="00B66D08">
              <w:rPr>
                <w:rFonts w:ascii="Palatino Linotype" w:eastAsia="Times New Roman" w:hAnsi="Palatino Linotype" w:cs="Arial"/>
                <w:sz w:val="16"/>
                <w:szCs w:val="16"/>
                <w:lang w:eastAsia="en-AU"/>
              </w:rPr>
              <w:instrText xml:space="preserve"> ADDIN EN.CITE.DATA </w:instrText>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57-59)</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ace-to-face, email, letters, flyers, class room</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6</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9.2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476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6277; 3334; 163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26.1; 49.2</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mail reminder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ks: 76%, 15-mon: 59%</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0 weeks, and 15-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 xml:space="preserve">Katterman, 2014,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Katterman&lt;/Author&gt;&lt;Year&gt;2014&lt;/Year&gt;&lt;RecNum&gt;1939&lt;/RecNum&gt;&lt;DisplayText&gt;(60)&lt;/DisplayText&gt;&lt;record&gt;&lt;rec-number&gt;1939&lt;/rec-number&gt;&lt;foreign-keys&gt;&lt;key app="EN" db-id="5fd59x99oeszwae02epxp52vs5w5zvpdw5w9" timestamp="1572213401"&gt;1939&lt;/key&gt;&lt;/foreign-keys&gt;&lt;ref-type name="Journal Article"&gt;17&lt;/ref-type&gt;&lt;contributors&gt;&lt;authors&gt;&lt;author&gt;Katterman, Shawn N.&lt;/author&gt;&lt;author&gt;Goldstein, Stephanie P.&lt;/author&gt;&lt;author&gt;Butryn, Meghan L.&lt;/author&gt;&lt;author&gt;Forman, Evan M.&lt;/author&gt;&lt;author&gt;Lowe, Michael R.&lt;/author&gt;&lt;/authors&gt;&lt;/contributors&gt;&lt;titles&gt;&lt;title&gt;Efficacy of an acceptance-based behavioral intervention for weight gain prevention in young adult women&lt;/title&gt;&lt;secondary-title&gt;Journal of Contextual Behavioral Science&lt;/secondary-title&gt;&lt;/titles&gt;&lt;periodical&gt;&lt;full-title&gt;Journal of Contextual Behavioral Science&lt;/full-title&gt;&lt;/periodical&gt;&lt;pages&gt;45-50&lt;/pages&gt;&lt;volume&gt;3&lt;/volume&gt;&lt;number&gt;1&lt;/number&gt;&lt;dates&gt;&lt;year&gt;2014&lt;/year&gt;&lt;/dates&gt;&lt;accession-num&gt;2017-01158-008&lt;/accession-num&gt;&lt;urls&gt;&lt;related-urls&gt;&lt;url&gt;http://ezproxy.newcastle.edu.au/login?url=http://ovidsp.ovid.com/ovidweb.cgi?T=JS&amp;amp;CSC=Y&amp;amp;NEWS=N&amp;amp;PAGE=fulltext&amp;amp;D=psyc13&amp;amp;AN=2017-01158-008&lt;/url&gt;&lt;url&gt;https://www.sciencedirect.com/science/article/pii/S2212144713000318?via%3Dihub&lt;/url&gt;&lt;/related-urls&gt;&lt;/urls&gt;&lt;electronic-resource-num&gt;http://dx.doi.org/10.1016/j.jcbs.2013.10.003&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60)</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mass email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18; 85; 5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49.2; 68.2</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wks: 81%, 12-mon: 6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955</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16 and 52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atterman, 2016,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Katterman&lt;/Author&gt;&lt;Year&gt;2016&lt;/Year&gt;&lt;RecNum&gt;1938&lt;/RecNum&gt;&lt;DisplayText&gt;(61)&lt;/DisplayText&gt;&lt;record&gt;&lt;rec-number&gt;1938&lt;/rec-number&gt;&lt;foreign-keys&gt;&lt;key app="EN" db-id="5fd59x99oeszwae02epxp52vs5w5zvpdw5w9" timestamp="1572213401"&gt;1938&lt;/key&gt;&lt;/foreign-keys&gt;&lt;ref-type name="Journal Article"&gt;17&lt;/ref-type&gt;&lt;contributors&gt;&lt;authors&gt;&lt;author&gt;Katterman, Shawn N.&lt;/author&gt;&lt;author&gt;Butryn, Meghan L.&lt;/author&gt;&lt;author&gt;Hood, Megan M.&lt;/author&gt;&lt;author&gt;Lowe, Michael R.&lt;/author&gt;&lt;/authors&gt;&lt;/contributors&gt;&lt;titles&gt;&lt;title&gt;Daily weight monitoring as a method of weight gain prevention in healthy weight and overweight young adult women&lt;/title&gt;&lt;secondary-title&gt;Journal of Health Psychology&lt;/secondary-title&gt;&lt;/titles&gt;&lt;periodical&gt;&lt;full-title&gt;Journal of Health Psychology&lt;/full-title&gt;&lt;/periodical&gt;&lt;pages&gt;2955-2965&lt;/pages&gt;&lt;volume&gt;21&lt;/volume&gt;&lt;number&gt;12&lt;/number&gt;&lt;dates&gt;&lt;year&gt;2016&lt;/year&gt;&lt;/dates&gt;&lt;accession-num&gt;2016-58352-018&lt;/accession-num&gt;&lt;urls&gt;&lt;related-urls&gt;&lt;url&gt;http://ezproxy.newcastle.edu.au/login?url=http://ovidsp.ovid.com/ovidweb.cgi?T=JS&amp;amp;CSC=Y&amp;amp;NEWS=N&amp;amp;PAGE=fulltext&amp;amp;D=psyc13&amp;amp;AN=2016-58352-018&lt;/url&gt;&lt;url&gt;http://journals.sagepub.com/doi/pdf/10.1177/1359105315589446&lt;/url&gt;&lt;/related-urls&gt;&lt;/urls&gt;&lt;electronic-resource-num&gt;http://dx.doi.org/10.1177/1359105315589446&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6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mass email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23; 66; 5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40.7; 75.8</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ks: 98%, 20-wls: 9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95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8 and 20 weeks</w:t>
            </w:r>
          </w:p>
        </w:tc>
      </w:tr>
      <w:tr w:rsidR="00726730" w:rsidRPr="00B66D08" w:rsidTr="00726730">
        <w:trPr>
          <w:trHeight w:val="61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endzierski, 2015,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Kendzierski&lt;/Author&gt;&lt;Year&gt;2015&lt;/Year&gt;&lt;RecNum&gt;1225&lt;/RecNum&gt;&lt;DisplayText&gt;(62)&lt;/DisplayText&gt;&lt;record&gt;&lt;rec-number&gt;1225&lt;/rec-number&gt;&lt;foreign-keys&gt;&lt;key app="EN" db-id="5fd59x99oeszwae02epxp52vs5w5zvpdw5w9" timestamp="1551915549"&gt;1225&lt;/key&gt;&lt;/foreign-keys&gt;&lt;ref-type name="Journal Article"&gt;17&lt;/ref-type&gt;&lt;contributors&gt;&lt;authors&gt;&lt;author&gt;Kendzierski, D.&lt;/author&gt;&lt;author&gt;Ritter, R. L.&lt;/author&gt;&lt;author&gt;Stump, T. K.&lt;/author&gt;&lt;author&gt;Anglin, C. L.&lt;/author&gt;&lt;/authors&gt;&lt;/contributors&gt;&lt;titles&gt;&lt;title&gt;The effectiveness of an implementation intentions intervention for fruit and vegetable consumption as moderated by self-schema status&lt;/title&gt;&lt;secondary-title&gt;Appetite&lt;/secondary-title&gt;&lt;/titles&gt;&lt;periodical&gt;&lt;full-title&gt;Appetite&lt;/full-title&gt;&lt;/periodical&gt;&lt;pages&gt;228-38&lt;/pages&gt;&lt;volume&gt;95&lt;/volume&gt;&lt;dates&gt;&lt;year&gt;2015&lt;/year&gt;&lt;/dates&gt;&lt;accession-num&gt;26164120&lt;/accession-num&gt;&lt;urls&gt;&lt;related-urls&gt;&lt;url&gt;http://ezproxy.newcastle.edu.au/login?url=http://ovidsp.ovid.com/ovidweb.cgi?T=JS&amp;amp;CSC=Y&amp;amp;NEWS=N&amp;amp;PAGE=fulltext&amp;amp;D=med8&amp;amp;AN=26164120&lt;/url&gt;&lt;url&gt;https://www.sciencedirect.com/science/article/pii/S0195666315003244?via%3Dihub&lt;/url&gt;&lt;/related-urls&gt;&lt;/urls&gt;&lt;electronic-resource-num&gt;https://dx.doi.org/10.1016/j.appet.2015.07.007&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62)</w:t>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t xml:space="preserve"> </w:t>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face-to-face, class room, existing databas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73; 165; 14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82.1; 86.1</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 prize draw</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8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week</w:t>
            </w:r>
          </w:p>
        </w:tc>
      </w:tr>
      <w:tr w:rsidR="00726730" w:rsidRPr="00B66D08" w:rsidTr="00726730">
        <w:trPr>
          <w:trHeight w:val="562"/>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endzierski, 2015, </w:t>
            </w:r>
            <w:r w:rsidRPr="00B66D08">
              <w:rPr>
                <w:rFonts w:ascii="Palatino Linotype" w:eastAsia="Times New Roman" w:hAnsi="Palatino Linotype" w:cs="Arial"/>
                <w:sz w:val="16"/>
                <w:szCs w:val="16"/>
                <w:lang w:eastAsia="en-AU"/>
              </w:rPr>
              <w:fldChar w:fldCharType="begin"/>
            </w:r>
            <w:r w:rsidRPr="00B66D08">
              <w:rPr>
                <w:rFonts w:ascii="Palatino Linotype" w:eastAsia="Times New Roman" w:hAnsi="Palatino Linotype" w:cs="Arial"/>
                <w:sz w:val="16"/>
                <w:szCs w:val="16"/>
                <w:lang w:eastAsia="en-AU"/>
              </w:rPr>
              <w:instrText xml:space="preserve"> ADDIN EN.CITE &lt;EndNote&gt;&lt;Cite&gt;&lt;Author&gt;Kendzierski&lt;/Author&gt;&lt;Year&gt;2015&lt;/Year&gt;&lt;RecNum&gt;1225&lt;/RecNum&gt;&lt;DisplayText&gt;(62)&lt;/DisplayText&gt;&lt;record&gt;&lt;rec-number&gt;1225&lt;/rec-number&gt;&lt;foreign-keys&gt;&lt;key app="EN" db-id="5fd59x99oeszwae02epxp52vs5w5zvpdw5w9" timestamp="1551915549"&gt;1225&lt;/key&gt;&lt;/foreign-keys&gt;&lt;ref-type name="Journal Article"&gt;17&lt;/ref-type&gt;&lt;contributors&gt;&lt;authors&gt;&lt;author&gt;Kendzierski, D.&lt;/author&gt;&lt;author&gt;Ritter, R. L.&lt;/author&gt;&lt;author&gt;Stump, T. K.&lt;/author&gt;&lt;author&gt;Anglin, C. L.&lt;/author&gt;&lt;/authors&gt;&lt;/contributors&gt;&lt;titles&gt;&lt;title&gt;The effectiveness of an implementation intentions intervention for fruit and vegetable consumption as moderated by self-schema status&lt;/title&gt;&lt;secondary-title&gt;Appetite&lt;/secondary-title&gt;&lt;/titles&gt;&lt;periodical&gt;&lt;full-title&gt;Appetite&lt;/full-title&gt;&lt;/periodical&gt;&lt;pages&gt;228-38&lt;/pages&gt;&lt;volume&gt;95&lt;/volume&gt;&lt;dates&gt;&lt;year&gt;2015&lt;/year&gt;&lt;/dates&gt;&lt;accession-num&gt;26164120&lt;/accession-num&gt;&lt;urls&gt;&lt;related-urls&gt;&lt;url&gt;http://ezproxy.newcastle.edu.au/login?url=http://ovidsp.ovid.com/ovidweb.cgi?T=JS&amp;amp;CSC=Y&amp;amp;NEWS=N&amp;amp;PAGE=fulltext&amp;amp;D=med8&amp;amp;AN=26164120&lt;/url&gt;&lt;url&gt;https://www.sciencedirect.com/science/article/pii/S0195666315003244?via%3Dihub&lt;/url&gt;&lt;/related-urls&gt;&lt;/urls&gt;&lt;electronic-resource-num&gt;https://dx.doi.org/10.1016/j.appet.2015.07.007&lt;/electronic-resource-num&gt;&lt;/record&gt;&lt;/Cite&gt;&lt;/EndNote&gt;</w:instrText>
            </w:r>
            <w:r w:rsidRPr="00B66D08">
              <w:rPr>
                <w:rFonts w:ascii="Palatino Linotype" w:eastAsia="Times New Roman" w:hAnsi="Palatino Linotype" w:cs="Arial"/>
                <w:sz w:val="16"/>
                <w:szCs w:val="16"/>
                <w:lang w:eastAsia="en-AU"/>
              </w:rPr>
              <w:fldChar w:fldCharType="separate"/>
            </w:r>
            <w:r w:rsidRPr="00B66D08">
              <w:rPr>
                <w:rFonts w:ascii="Palatino Linotype" w:eastAsia="Times New Roman" w:hAnsi="Palatino Linotype" w:cs="Arial"/>
                <w:noProof/>
                <w:sz w:val="16"/>
                <w:szCs w:val="16"/>
                <w:lang w:eastAsia="en-AU"/>
              </w:rPr>
              <w:t>(62)</w:t>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t xml:space="preserve"> </w:t>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face-to-face, class room, existing databas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83; 82; 7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5.2; 96.3</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 prize draw</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9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week</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err, 2016, CHAT, </w:t>
            </w:r>
            <w:r w:rsidRPr="00B66D08">
              <w:rPr>
                <w:rFonts w:ascii="Palatino Linotype" w:eastAsia="Times New Roman" w:hAnsi="Palatino Linotype" w:cs="Arial"/>
                <w:sz w:val="16"/>
                <w:szCs w:val="16"/>
                <w:lang w:eastAsia="en-AU"/>
              </w:rPr>
              <w:fldChar w:fldCharType="begin">
                <w:fldData xml:space="preserve">PEVuZE5vdGU+PENpdGU+PEF1dGhvcj5LZXJyPC9BdXRob3I+PFllYXI+MjAxNjwvWWVhcj48UmVj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=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LZXJyPC9BdXRob3I+PFllYXI+MjAxNjwvWWVhcj48UmVj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=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63-6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Letters through electoral roll</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74</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2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000; 490; 342; 24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 50.4; 72.2</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 and prize draw</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mon: 89%*</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im, 2018, </w:t>
            </w:r>
            <w:r w:rsidRPr="00B66D08">
              <w:rPr>
                <w:rFonts w:ascii="Palatino Linotype" w:eastAsia="Times New Roman" w:hAnsi="Palatino Linotype" w:cs="Arial"/>
                <w:sz w:val="16"/>
                <w:szCs w:val="16"/>
                <w:lang w:eastAsia="en-AU"/>
              </w:rPr>
              <w:fldChar w:fldCharType="begin">
                <w:fldData xml:space="preserve">PEVuZE5vdGU+PENpdGU+PEF1dGhvcj5LaW08L0F1dGhvcj48WWVhcj4yMDE4PC9ZZWFyPjxSZWNO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==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LaW08L0F1dGhvcj48WWVhcj4yMDE4PC9ZZWFyPjxSZWNO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==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6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6.71</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39; 234; 187; 18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8.2; 79.9;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Ongoing feedback</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wks: 4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5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lem, 2000,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Klem&lt;/Author&gt;&lt;Year&gt;2000&lt;/Year&gt;&lt;RecNum&gt;1953&lt;/RecNum&gt;&lt;DisplayText&gt;(67)&lt;/DisplayText&gt;&lt;record&gt;&lt;rec-number&gt;1953&lt;/rec-number&gt;&lt;foreign-keys&gt;&lt;key app="EN" db-id="5fd59x99oeszwae02epxp52vs5w5zvpdw5w9" timestamp="1572213403"&gt;1953&lt;/key&gt;&lt;/foreign-keys&gt;&lt;ref-type name="Journal Article"&gt;17&lt;/ref-type&gt;&lt;contributors&gt;&lt;authors&gt;&lt;author&gt;Klem, M. L.&lt;/author&gt;&lt;author&gt;Viteri, J. E.&lt;/author&gt;&lt;author&gt;Wing, R. R.&lt;/author&gt;&lt;/authors&gt;&lt;/contributors&gt;&lt;titles&gt;&lt;title&gt;Primary prevention of weight gain for women aged 25-34: the acceptability of treatment formats&lt;/title&gt;&lt;secondary-title&gt;International Journal of Obesity&lt;/secondary-title&gt;&lt;/titles&gt;&lt;periodical&gt;&lt;full-title&gt;International journal of obesity&lt;/full-title&gt;&lt;/periodical&gt;&lt;pages&gt;219-225&lt;/pages&gt;&lt;volume&gt;24&lt;/volume&gt;&lt;number&gt;2&lt;/number&gt;&lt;dates&gt;&lt;year&gt;2000&lt;/year&gt;&lt;/dates&gt;&lt;accession-num&gt;WOS:000085408000013&lt;/accession-num&gt;&lt;urls&gt;&lt;related-urls&gt;&lt;url&gt;&amp;lt;Go to ISI&amp;gt;://WOS:000085408000013&lt;/url&gt;&lt;url&gt;https://www.nature.com/articles/0801117.pdf&lt;/url&gt;&lt;/related-urls&gt;&lt;/urls&gt;&lt;electronic-resource-num&gt;10.1038/sj.ijo.0801117&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67)</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 and 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ail to electoral roll</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47; 102; 10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41.3;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ks: 65%, 6-mon: 5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0 weeks and 6-m</w:t>
            </w:r>
          </w:p>
        </w:tc>
      </w:tr>
      <w:tr w:rsidR="00726730" w:rsidRPr="00B66D08" w:rsidTr="00726730">
        <w:trPr>
          <w:trHeight w:val="493"/>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nauper, 2011,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Knauper&lt;/Author&gt;&lt;Year&gt;2011&lt;/Year&gt;&lt;RecNum&gt;1226&lt;/RecNum&gt;&lt;DisplayText&gt;(68)&lt;/DisplayText&gt;&lt;record&gt;&lt;rec-number&gt;1226&lt;/rec-number&gt;&lt;foreign-keys&gt;&lt;key app="EN" db-id="5fd59x99oeszwae02epxp52vs5w5zvpdw5w9" timestamp="1551915549"&gt;1226&lt;/key&gt;&lt;/foreign-keys&gt;&lt;ref-type name="Journal Article"&gt;17&lt;/ref-type&gt;&lt;contributors&gt;&lt;authors&gt;&lt;author&gt;Knauper, Barbel&lt;/author&gt;&lt;author&gt;McCollam, Amanda&lt;/author&gt;&lt;author&gt;Rosen-Brown, Ariel&lt;/author&gt;&lt;author&gt;Lacaille, Julien&lt;/author&gt;&lt;author&gt;Kelso, Evan&lt;/author&gt;&lt;author&gt;Roseman, Michelle&lt;/author&gt;&lt;/authors&gt;&lt;/contributors&gt;&lt;titles&gt;&lt;title&gt;Fruitful plans: Adding targeted mental imagery to implementation intentions increases fruit consumption&lt;/title&gt;&lt;secondary-title&gt;Psychology &amp;amp; Health&lt;/secondary-title&gt;&lt;/titles&gt;&lt;periodical&gt;&lt;full-title&gt;Psychol Health&lt;/full-title&gt;&lt;abbr-1&gt;Psychology &amp;amp; health&lt;/abbr-1&gt;&lt;/periodical&gt;&lt;pages&gt;601-617&lt;/pages&gt;&lt;volume&gt;26&lt;/volume&gt;&lt;number&gt;5&lt;/number&gt;&lt;dates&gt;&lt;year&gt;2011&lt;/year&gt;&lt;/dates&gt;&lt;pub-location&gt;Oxfordshire, &amp;lt;Blank&amp;gt;&lt;/pub-location&gt;&lt;publisher&gt;Routledge&lt;/publisher&gt;&lt;accession-num&gt;104895343. Language: English. Entry Date: 20110622. Revision Date: 20150819. Publication Type: Journal Article&lt;/accession-num&gt;&lt;urls&gt;&lt;related-urls&gt;&lt;url&gt;http://ezproxy.newcastle.edu.au/login?url=http://search.ebscohost.com/login.aspx?direct=true&amp;amp;db=ccm&amp;amp;AN=104895343&amp;amp;site=ehost-live&amp;amp;scope=site&lt;/url&gt;&lt;url&gt;https://www.tandfonline.com/doi/pdf/10.1080/08870441003703218?needAccess=true&lt;/url&gt;&lt;/related-urls&gt;&lt;/urls&gt;&lt;electronic-resource-num&gt;10.1080/08870441003703218&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68)</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ace-to-fac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63; 247; 24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3.9;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9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week</w:t>
            </w:r>
          </w:p>
        </w:tc>
      </w:tr>
      <w:tr w:rsidR="00726730" w:rsidRPr="00B66D08" w:rsidTr="00726730">
        <w:trPr>
          <w:trHeight w:val="114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othe, 2012, Fresh Facts,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Kothe&lt;/Author&gt;&lt;Year&gt;2012&lt;/Year&gt;&lt;RecNum&gt;1964&lt;/RecNum&gt;&lt;DisplayText&gt;(69)&lt;/DisplayText&gt;&lt;record&gt;&lt;rec-number&gt;1964&lt;/rec-number&gt;&lt;foreign-keys&gt;&lt;key app="EN" db-id="5fd59x99oeszwae02epxp52vs5w5zvpdw5w9" timestamp="1572213405"&gt;1964&lt;/key&gt;&lt;/foreign-keys&gt;&lt;ref-type name="Journal Article"&gt;17&lt;/ref-type&gt;&lt;contributors&gt;&lt;authors&gt;&lt;author&gt;Kothe, E. J.&lt;/author&gt;&lt;author&gt;Mullan, B. A.&lt;/author&gt;&lt;author&gt;Butow, P.&lt;/author&gt;&lt;/authors&gt;&lt;/contributors&gt;&lt;titles&gt;&lt;title&gt;Promoting fruit and vegetable consumption. Testing an intervention based on the theory of planned behaviour&lt;/title&gt;&lt;secondary-title&gt;Appetite&lt;/secondary-title&gt;&lt;/titles&gt;&lt;periodical&gt;&lt;full-title&gt;Appetite&lt;/full-title&gt;&lt;/periodical&gt;&lt;pages&gt;997-1004&lt;/pages&gt;&lt;volume&gt;58&lt;/volume&gt;&lt;number&gt;3&lt;/number&gt;&lt;dates&gt;&lt;year&gt;2012&lt;/year&gt;&lt;/dates&gt;&lt;accession-num&gt;22349778&lt;/accession-num&gt;&lt;urls&gt;&lt;related-urls&gt;&lt;url&gt;http://ezproxy.newcastle.edu.au/login?url=http://ovidsp.ovid.com/ovidweb.cgi?T=JS&amp;amp;CSC=Y&amp;amp;NEWS=N&amp;amp;PAGE=fulltext&amp;amp;D=med7&amp;amp;AN=22349778&lt;/url&gt;&lt;url&gt;https://www.sciencedirect.com/science/article/pii/S0195666312000542?via%3Dihub&lt;/url&gt;&lt;/related-urls&gt;&lt;/urls&gt;&lt;electronic-resource-num&gt;https://dx.doi.org/10.1016/j.appet.2012.02.012&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69)</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Onlin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19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ks: 8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 weeks</w:t>
            </w:r>
          </w:p>
        </w:tc>
      </w:tr>
      <w:tr w:rsidR="00726730" w:rsidRPr="00B66D08" w:rsidTr="00726730">
        <w:trPr>
          <w:trHeight w:val="114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othe, 2014, Fresh Facts, </w:t>
            </w:r>
            <w:r w:rsidRPr="00B66D08">
              <w:rPr>
                <w:rFonts w:ascii="Palatino Linotype" w:eastAsia="Times New Roman" w:hAnsi="Palatino Linotype" w:cs="Arial"/>
                <w:sz w:val="16"/>
                <w:szCs w:val="16"/>
                <w:lang w:eastAsia="en-AU"/>
              </w:rPr>
              <w:fldChar w:fldCharType="begin">
                <w:fldData xml:space="preserve">PEVuZE5vdGU+PENpdGU+PEF1dGhvcj5Lb3RoZTwvQXV0aG9yPjxZZWFyPjIwMTQ8L1llYXI+PFJl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Lb3RoZTwvQXV0aG9yPjxZZWFyPjIwMTQ8L1llYXI+PFJl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70, 7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lass room</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Powered but number not </w:t>
            </w:r>
            <w:r w:rsidRPr="00B66D08">
              <w:rPr>
                <w:rFonts w:ascii="Palatino Linotype" w:eastAsia="Times New Roman" w:hAnsi="Palatino Linotype" w:cs="Arial"/>
                <w:sz w:val="16"/>
                <w:szCs w:val="16"/>
                <w:lang w:eastAsia="en-AU"/>
              </w:rPr>
              <w:lastRenderedPageBreak/>
              <w:t>report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NR; NR; 180; 16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9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mon: 8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reausukon, 2012,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Kreausukon&lt;/Author&gt;&lt;Year&gt;2012&lt;/Year&gt;&lt;RecNum&gt;1227&lt;/RecNum&gt;&lt;DisplayText&gt;(72)&lt;/DisplayText&gt;&lt;record&gt;&lt;rec-number&gt;1227&lt;/rec-number&gt;&lt;foreign-keys&gt;&lt;key app="EN" db-id="5fd59x99oeszwae02epxp52vs5w5zvpdw5w9" timestamp="1551915549"&gt;1227&lt;/key&gt;&lt;/foreign-keys&gt;&lt;ref-type name="Journal Article"&gt;17&lt;/ref-type&gt;&lt;contributors&gt;&lt;authors&gt;&lt;author&gt;Kreausukon, P.&lt;/author&gt;&lt;author&gt;Gellert, P.&lt;/author&gt;&lt;author&gt;Lippke, S.&lt;/author&gt;&lt;author&gt;Schwarzer, R.&lt;/author&gt;&lt;/authors&gt;&lt;/contributors&gt;&lt;titles&gt;&lt;title&gt;Planning and self-efficacy can increase fruit and vegetable consumption: a randomized controlled trial&lt;/title&gt;&lt;secondary-title&gt;Journal of Behavioral Medicine&lt;/secondary-title&gt;&lt;/titles&gt;&lt;periodical&gt;&lt;full-title&gt;Journal of Behavioral Medicine&lt;/full-title&gt;&lt;/periodical&gt;&lt;pages&gt;443-51&lt;/pages&gt;&lt;volume&gt;35&lt;/volume&gt;&lt;number&gt;4&lt;/number&gt;&lt;dates&gt;&lt;year&gt;2012&lt;/year&gt;&lt;/dates&gt;&lt;accession-num&gt;21822980&lt;/accession-num&gt;&lt;urls&gt;&lt;related-urls&gt;&lt;url&gt;http://ezproxy.newcastle.edu.au/login?url=http://ovidsp.ovid.com/ovidweb.cgi?T=JS&amp;amp;CSC=Y&amp;amp;NEWS=N&amp;amp;PAGE=fulltext&amp;amp;D=med7&amp;amp;AN=21822980&lt;/url&gt;&lt;url&gt;https://link.springer.com/content/pdf/10.1007%2Fs10865-011-9373-1.pdf&lt;/url&gt;&lt;/related-urls&gt;&lt;/urls&gt;&lt;electronic-resource-num&gt;https://dx.doi.org/10.1007/s10865-011-9373-1&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7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Thailand</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64; 149; 121; 121</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8; 81.2;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Gift voucher, and small gifts such as booklets on health </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wks: 9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30.56</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and 6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Kypri, 2005,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Kypri&lt;/Author&gt;&lt;Year&gt;2005&lt;/Year&gt;&lt;RecNum&gt;1971&lt;/RecNum&gt;&lt;DisplayText&gt;(73)&lt;/DisplayText&gt;&lt;record&gt;&lt;rec-number&gt;1971&lt;/rec-number&gt;&lt;foreign-keys&gt;&lt;key app="EN" db-id="5fd59x99oeszwae02epxp52vs5w5zvpdw5w9" timestamp="1572213405"&gt;1971&lt;/key&gt;&lt;/foreign-keys&gt;&lt;ref-type name="Journal Article"&gt;17&lt;/ref-type&gt;&lt;contributors&gt;&lt;authors&gt;&lt;author&gt;Kypri, K.&lt;/author&gt;&lt;author&gt;McAnally, H. M.&lt;/author&gt;&lt;/authors&gt;&lt;/contributors&gt;&lt;titles&gt;&lt;title&gt;Randomized controlled trial of a web-based primary care intervention for multiple health risk behaviors&lt;/title&gt;&lt;secondary-title&gt;Preventive Medicine&lt;/secondary-title&gt;&lt;/titles&gt;&lt;periodical&gt;&lt;full-title&gt;Preventive Medicine&lt;/full-title&gt;&lt;/periodical&gt;&lt;pages&gt;761-766&lt;/pages&gt;&lt;volume&gt;41&lt;/volume&gt;&lt;number&gt;3-4&lt;/number&gt;&lt;dates&gt;&lt;year&gt;2005&lt;/year&gt;&lt;/dates&gt;&lt;accession-num&gt;WOS:000232638900010&lt;/accession-num&gt;&lt;urls&gt;&lt;related-urls&gt;&lt;url&gt;&amp;lt;Go to ISI&amp;gt;://WOS:000232638900010&lt;/url&gt;&lt;url&gt;https://www.sciencedirect.com/science/article/pii/S0091743505001118?via%3Dihub&lt;/url&gt;&lt;/related-urls&gt;&lt;/urls&gt;&lt;electronic-resource-num&gt;10.1016/j.ypmed.2005.07.010&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7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New Zealand </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n person at student health servic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13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77; 218; 218; 21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8.7; 100.0;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Reminder ema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wks: 83%*</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90.5</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weeks</w:t>
            </w:r>
          </w:p>
        </w:tc>
      </w:tr>
      <w:tr w:rsidR="00726730" w:rsidRPr="00B66D08" w:rsidTr="00726730">
        <w:trPr>
          <w:trHeight w:val="979"/>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LaChausse, 2012, MyStudentBody,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LaChausse&lt;/Author&gt;&lt;Year&gt;2012&lt;/Year&gt;&lt;RecNum&gt;1973&lt;/RecNum&gt;&lt;DisplayText&gt;(74)&lt;/DisplayText&gt;&lt;record&gt;&lt;rec-number&gt;1973&lt;/rec-number&gt;&lt;foreign-keys&gt;&lt;key app="EN" db-id="5fd59x99oeszwae02epxp52vs5w5zvpdw5w9" timestamp="1572213405"&gt;1973&lt;/key&gt;&lt;/foreign-keys&gt;&lt;ref-type name="Journal Article"&gt;17&lt;/ref-type&gt;&lt;contributors&gt;&lt;authors&gt;&lt;author&gt;LaChausse, Robert G.&lt;/author&gt;&lt;/authors&gt;&lt;/contributors&gt;&lt;titles&gt;&lt;title&gt;My student body: Effects of an internet-based prevention program to decrease obesity among college students&lt;/title&gt;&lt;secondary-title&gt;Journal of American College Health&lt;/secondary-title&gt;&lt;/titles&gt;&lt;periodical&gt;&lt;full-title&gt;Journal of American College Health&lt;/full-title&gt;&lt;/periodical&gt;&lt;pages&gt;324-330&lt;/pages&gt;&lt;volume&gt;60&lt;/volume&gt;&lt;number&gt;4&lt;/number&gt;&lt;dates&gt;&lt;year&gt;2012&lt;/year&gt;&lt;/dates&gt;&lt;accession-num&gt;2012-12404-007&lt;/accession-num&gt;&lt;urls&gt;&lt;related-urls&gt;&lt;url&gt;http://ezproxy.newcastle.edu.au/login?url=http://ovidsp.ovid.com/ovidweb.cgi?T=JS&amp;amp;CSC=Y&amp;amp;NEWS=N&amp;amp;PAGE=fulltext&amp;amp;D=psyc9&amp;amp;AN=2012-12404-007&lt;/url&gt;&lt;url&gt;https://www.tandfonline.com/doi/pdf/10.1080/07448481.2011.623333?needAccess=true&lt;/url&gt;&lt;/related-urls&gt;&lt;/urls&gt;&lt;electronic-resource-num&gt;http://dx.doi.org/10.1080/07448481.2011.623333&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74)</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mail, Flyers, Billboard announcement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35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4-wks: 8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4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LaRose, 2010,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LaRose&lt;/Author&gt;&lt;Year&gt;2010&lt;/Year&gt;&lt;RecNum&gt;1978&lt;/RecNum&gt;&lt;DisplayText&gt;(75)&lt;/DisplayText&gt;&lt;record&gt;&lt;rec-number&gt;1978&lt;/rec-number&gt;&lt;foreign-keys&gt;&lt;key app="EN" db-id="5fd59x99oeszwae02epxp52vs5w5zvpdw5w9" timestamp="1572213406"&gt;1978&lt;/key&gt;&lt;/foreign-keys&gt;&lt;ref-type name="Journal Article"&gt;17&lt;/ref-type&gt;&lt;contributors&gt;&lt;authors&gt;&lt;author&gt;LaRose, Jessica Gokee&lt;/author&gt;&lt;author&gt;Tate, Deborah F.&lt;/author&gt;&lt;author&gt;Gorin, Amy A.&lt;/author&gt;&lt;author&gt;Wing, Rena R.&lt;/author&gt;&lt;/authors&gt;&lt;/contributors&gt;&lt;titles&gt;&lt;title&gt;Preventing weight gain in young adults: A randomized controlled pilot study&lt;/title&gt;&lt;secondary-title&gt;American Journal of Preventive Medicine&lt;/secondary-title&gt;&lt;/titles&gt;&lt;periodical&gt;&lt;full-title&gt;Am J Prev Med&lt;/full-title&gt;&lt;abbr-1&gt;American journal of preventive medicine&lt;/abbr-1&gt;&lt;/periodical&gt;&lt;pages&gt;63-68&lt;/pages&gt;&lt;volume&gt;39&lt;/volume&gt;&lt;number&gt;1&lt;/number&gt;&lt;dates&gt;&lt;year&gt;2010&lt;/year&gt;&lt;/dates&gt;&lt;accession-num&gt;2010-12662-008&lt;/accession-num&gt;&lt;urls&gt;&lt;related-urls&gt;&lt;url&gt;http://ezproxy.newcastle.edu.au/login?url=http://ovidsp.ovid.com/ovidweb.cgi?T=JS&amp;amp;CSC=Y&amp;amp;NEWS=N&amp;amp;PAGE=fulltext&amp;amp;D=psyc7&amp;amp;AN=2010-12662-008&lt;/url&gt;&lt;url&gt;https://www.sciencedirect.com/science/article/pii/S074937971000262X?via%3Dihub&lt;/url&gt;&lt;/related-urls&gt;&lt;/urls&gt;&lt;electronic-resource-num&gt;http://dx.doi.org/10.1016/j.amepre.2010.03.011&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7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Email, Flyers </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A</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32; 82; 5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22.4; 63.4</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mon: 8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33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and 4-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LaRose, 2019,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LaRose&lt;/Author&gt;&lt;Year&gt;2019&lt;/Year&gt;&lt;RecNum&gt;2443&lt;/RecNum&gt;&lt;DisplayText&gt;(76)&lt;/DisplayText&gt;&lt;record&gt;&lt;rec-number&gt;2443&lt;/rec-number&gt;&lt;foreign-keys&gt;&lt;key app="EN" db-id="5fd59x99oeszwae02epxp52vs5w5zvpdw5w9" timestamp="1592220590"&gt;2443&lt;/key&gt;&lt;/foreign-keys&gt;&lt;ref-type name="Journal Article"&gt;17&lt;/ref-type&gt;&lt;contributors&gt;&lt;authors&gt;&lt;author&gt;LaRose, J. G.&lt;/author&gt;&lt;author&gt;Tate, D. F.&lt;/author&gt;&lt;author&gt;Lanoye, A.&lt;/author&gt;&lt;author&gt;Fava, J. L.&lt;/author&gt;&lt;author&gt;Jelalian, E.&lt;/author&gt;&lt;author&gt;Blumenthal, M.&lt;/author&gt;&lt;author&gt;Caccavale, L. J.&lt;/author&gt;&lt;author&gt;Wing, R. R.&lt;/author&gt;&lt;/authors&gt;&lt;/contributors&gt;&lt;auth-address&gt;1 Virginia Commonwealth University, USA.&amp;#xD;2 The University of North Carolina at Chapel Hill, USA.&amp;#xD;3 The Miriam Hospital, USA.&amp;#xD;4 Brown University, USA.&lt;/auth-address&gt;&lt;titles&gt;&lt;title&gt;Adapting evidence-based behavioral weight loss programs for emerging adults: A pilot randomized controlled trial&lt;/title&gt;&lt;secondary-title&gt;J Health Psychol&lt;/secondary-title&gt;&lt;alt-title&gt;Journal of health psychology&lt;/alt-title&gt;&lt;/titles&gt;&lt;periodical&gt;&lt;full-title&gt;J Health Psychol&lt;/full-title&gt;&lt;/periodical&gt;&lt;alt-periodical&gt;&lt;full-title&gt;Journal of Health Psychology&lt;/full-title&gt;&lt;/alt-periodical&gt;&lt;pages&gt;870-887&lt;/pages&gt;&lt;volume&gt;24&lt;/volume&gt;&lt;number&gt;7&lt;/number&gt;&lt;edition&gt;2017/08/16&lt;/edition&gt;&lt;keywords&gt;&lt;keyword&gt;*autonomy&lt;/keyword&gt;&lt;keyword&gt;*behavioral weight loss&lt;/keyword&gt;&lt;keyword&gt;*emerging adults&lt;/keyword&gt;&lt;keyword&gt;*lifestyle intervention&lt;/keyword&gt;&lt;keyword&gt;*young adults&lt;/keyword&gt;&lt;keyword&gt;other authors have no conflicts of interest to disclose.&lt;/keyword&gt;&lt;/keywords&gt;&lt;dates&gt;&lt;year&gt;2019&lt;/year&gt;&lt;pub-dates&gt;&lt;date&gt;Jun&lt;/date&gt;&lt;/pub-dates&gt;&lt;/dates&gt;&lt;isbn&gt;1359-1053 (Print)&amp;#xD;1359-1053&lt;/isbn&gt;&lt;accession-num&gt;28810394&lt;/accession-num&gt;&lt;urls&gt;&lt;/urls&gt;&lt;custom2&gt;PMC5623115&lt;/custom2&gt;&lt;custom6&gt;NIHMS905159&lt;/custom6&gt;&lt;electronic-resource-num&gt;10.1177/1359105316688951&lt;/electronic-resource-num&gt;&lt;remote-database-provider&gt;NLM&lt;/remote-database-provider&gt;&lt;language&gt;eng&lt;/language&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7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Digital &amp; print advertising, radio, email blasts, list servs, flyers and word of mouth. </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8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96; 53; 5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26.5; 98.1</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articipants received $25 for completing the 3-and 6-month visit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mon: 81%, 6-mon: 7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255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 and 6-mon</w:t>
            </w:r>
          </w:p>
        </w:tc>
      </w:tr>
      <w:tr w:rsidR="00726730" w:rsidRPr="00B66D08" w:rsidTr="00726730">
        <w:trPr>
          <w:trHeight w:val="142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Laska 2016, CHOICES, </w:t>
            </w:r>
            <w:r w:rsidRPr="00B66D08">
              <w:rPr>
                <w:rFonts w:ascii="Palatino Linotype" w:eastAsia="Times New Roman" w:hAnsi="Palatino Linotype" w:cs="Arial"/>
                <w:sz w:val="16"/>
                <w:szCs w:val="16"/>
                <w:lang w:eastAsia="en-AU"/>
              </w:rPr>
              <w:fldChar w:fldCharType="begin">
                <w:fldData xml:space="preserve">PEVuZE5vdGU+PENpdGU+PEF1dGhvcj5MYXNrYTwvQXV0aG9yPjxZZWFyPjIwMTY8L1llYXI+PFJl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MYXNrYTwvQXV0aG9yPjxZZWFyPjIwMTY8L1llYXI+PFJl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77-81)</w:t>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t xml:space="preserve"> </w:t>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mails, Flyers,Face-to-face, word of mouth</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94</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58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962; 443; 441</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45.8; 99.5</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 feedback on health results, course credit, points redeemable for health related priz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mon: 93%*</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202,70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 12 and 24-m</w:t>
            </w:r>
          </w:p>
        </w:tc>
      </w:tr>
      <w:tr w:rsidR="00726730" w:rsidRPr="00B66D08" w:rsidTr="00726730">
        <w:trPr>
          <w:trHeight w:val="624"/>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LeCheminant, 2011,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LeCheminant&lt;/Author&gt;&lt;Year&gt;2011&lt;/Year&gt;&lt;RecNum&gt;1985&lt;/RecNum&gt;&lt;DisplayText&gt;(82)&lt;/DisplayText&gt;&lt;record&gt;&lt;rec-number&gt;1985&lt;/rec-number&gt;&lt;foreign-keys&gt;&lt;key app="EN" db-id="5fd59x99oeszwae02epxp52vs5w5zvpdw5w9" timestamp="1572213407"&gt;1985&lt;/key&gt;&lt;/foreign-keys&gt;&lt;ref-type name="Journal Article"&gt;17&lt;/ref-type&gt;&lt;contributors&gt;&lt;authors&gt;&lt;author&gt;LeCheminant, J. D.&lt;/author&gt;&lt;author&gt;Smith, J. D.&lt;/author&gt;&lt;author&gt;Covington, N. K.&lt;/author&gt;&lt;author&gt;Hardin-Renschen, T.&lt;/author&gt;&lt;author&gt;Heden, T.&lt;/author&gt;&lt;/authors&gt;&lt;/contributors&gt;&lt;titles&gt;&lt;title&gt;Pedometer use in university freshmen: a randomized controlled pilot study&lt;/title&gt;&lt;secondary-title&gt;American Journal of Health Behavior&lt;/secondary-title&gt;&lt;/titles&gt;&lt;periodical&gt;&lt;full-title&gt;American Journal of Health Behavior&lt;/full-title&gt;&lt;abbr-1&gt;Am. J. Health Behav.&lt;/abbr-1&gt;&lt;/periodical&gt;&lt;pages&gt;777-84&lt;/pages&gt;&lt;volume&gt;35&lt;/volume&gt;&lt;number&gt;6&lt;/number&gt;&lt;dates&gt;&lt;year&gt;2011&lt;/year&gt;&lt;/dates&gt;&lt;accession-num&gt;22251768&lt;/accession-num&gt;&lt;urls&gt;&lt;related-urls&gt;&lt;url&gt;http://ezproxy.newcastle.edu.au/login?url=http://ovidsp.ovid.com/ovidweb.cgi?T=JS&amp;amp;CSC=Y&amp;amp;NEWS=N&amp;amp;PAGE=fulltext&amp;amp;D=med7&amp;amp;AN=22251768&lt;/url&gt;&lt;/related-urls&gt;&lt;/urls&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8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Word of mouth, Flyer, Face-to-face, Email, post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A</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4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mon: 6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29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7-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 xml:space="preserve">Leinonen, 2017, </w:t>
            </w:r>
            <w:r w:rsidRPr="00B66D08">
              <w:rPr>
                <w:rFonts w:ascii="Palatino Linotype" w:eastAsia="Times New Roman" w:hAnsi="Palatino Linotype" w:cs="Arial"/>
                <w:sz w:val="16"/>
                <w:szCs w:val="16"/>
                <w:lang w:eastAsia="en-AU"/>
              </w:rPr>
              <w:fldChar w:fldCharType="begin">
                <w:fldData xml:space="preserve">PEVuZE5vdGU+PENpdGU+PEF1dGhvcj5MZWlub25lbjwvQXV0aG9yPjxZZWFyPjIwMTc8L1llYXI+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MZWlub25lbjwvQXV0aG9yPjxZZWFyPjIwMTc8L1llYXI+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83-8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land</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ilitar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53</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7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65; 825; 496; 496</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9.2; 60.1;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onthly prize draw</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mon: 71%</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m</w:t>
            </w:r>
          </w:p>
        </w:tc>
      </w:tr>
      <w:tr w:rsidR="00726730" w:rsidRPr="00B66D08" w:rsidTr="00726730">
        <w:trPr>
          <w:trHeight w:val="56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Lhakhang, 2014,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Lhakhang&lt;/Author&gt;&lt;Year&gt;2014&lt;/Year&gt;&lt;RecNum&gt;1228&lt;/RecNum&gt;&lt;DisplayText&gt;(86)&lt;/DisplayText&gt;&lt;record&gt;&lt;rec-number&gt;1228&lt;/rec-number&gt;&lt;foreign-keys&gt;&lt;key app="EN" db-id="5fd59x99oeszwae02epxp52vs5w5zvpdw5w9" timestamp="1551915549"&gt;1228&lt;/key&gt;&lt;/foreign-keys&gt;&lt;ref-type name="Journal Article"&gt;17&lt;/ref-type&gt;&lt;contributors&gt;&lt;authors&gt;&lt;author&gt;Lhakhang, P.&lt;/author&gt;&lt;author&gt;Godinho, C.&lt;/author&gt;&lt;author&gt;Knoll, N.&lt;/author&gt;&lt;author&gt;Schwarzer, R.&lt;/author&gt;&lt;/authors&gt;&lt;/contributors&gt;&lt;titles&gt;&lt;title&gt;A brief intervention increases fruit and vegetable intake. A comparison of two intervention sequences&lt;/title&gt;&lt;secondary-title&gt;Appetite&lt;/secondary-title&gt;&lt;/titles&gt;&lt;periodical&gt;&lt;full-title&gt;Appetite&lt;/full-title&gt;&lt;/periodical&gt;&lt;pages&gt;103-10&lt;/pages&gt;&lt;volume&gt;82&lt;/volume&gt;&lt;dates&gt;&lt;year&gt;2014&lt;/year&gt;&lt;/dates&gt;&lt;accession-num&gt;25049137&lt;/accession-num&gt;&lt;urls&gt;&lt;related-urls&gt;&lt;url&gt;http://ezproxy.newcastle.edu.au/login?url=http://ovidsp.ovid.com/ovidweb.cgi?T=JS&amp;amp;CSC=Y&amp;amp;NEWS=N&amp;amp;PAGE=fulltext&amp;amp;D=med8&amp;amp;AN=25049137&lt;/url&gt;&lt;url&gt;https://www.sciencedirect.com/science/article/pii/S0195666314003717?via%3Dihub&lt;/url&gt;&lt;/related-urls&gt;&lt;/urls&gt;&lt;electronic-resource-num&gt;https://dx.doi.org/10.1016/j.appet.2014.07.014&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8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nd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31; 224; 22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7.0;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7-days: 92%, 34-days: 9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7 and 34 days</w:t>
            </w:r>
          </w:p>
        </w:tc>
      </w:tr>
      <w:tr w:rsidR="00726730" w:rsidRPr="00B66D08" w:rsidTr="00726730">
        <w:trPr>
          <w:trHeight w:val="70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Lua, 2013,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Lua&lt;/Author&gt;&lt;Year&gt;2013&lt;/Year&gt;&lt;RecNum&gt;2006&lt;/RecNum&gt;&lt;DisplayText&gt;(87)&lt;/DisplayText&gt;&lt;record&gt;&lt;rec-number&gt;2006&lt;/rec-number&gt;&lt;foreign-keys&gt;&lt;key app="EN" db-id="5fd59x99oeszwae02epxp52vs5w5zvpdw5w9" timestamp="1572213413"&gt;2006&lt;/key&gt;&lt;/foreign-keys&gt;&lt;ref-type name="Journal Article"&gt;17&lt;/ref-type&gt;&lt;contributors&gt;&lt;authors&gt;&lt;author&gt;Lua, P. L.&lt;/author&gt;&lt;author&gt;Wan Dali, W. P. E.&lt;/author&gt;&lt;author&gt;Shahril, M. R.&lt;/author&gt;&lt;/authors&gt;&lt;/contributors&gt;&lt;titles&gt;&lt;title&gt;Multimodal Nutrition Education Intervention: A Cluster Randomised Controlled Trial Study on Weight Gain and Physical Activity Pattern Among University Students in Terengganu, Malaysia&lt;/title&gt;&lt;secondary-title&gt;Malaysian Journal of Nutrition&lt;/secondary-title&gt;&lt;/titles&gt;&lt;periodical&gt;&lt;full-title&gt;Malaysian Journal of Nutrition&lt;/full-title&gt;&lt;abbr-1&gt;Malays&lt;/abbr-1&gt;&lt;/periodical&gt;&lt;pages&gt;339-352&lt;/pages&gt;&lt;volume&gt;19&lt;/volume&gt;&lt;number&gt;3&lt;/number&gt;&lt;dates&gt;&lt;year&gt;2013&lt;/year&gt;&lt;/dates&gt;&lt;publisher&gt;Nutrition Society of Malaysia&lt;/publisher&gt;&lt;accession-num&gt;104061372. Language: English. Entry Date: 20140404. Revision Date: 20150710. Publication Type: Journal Article&lt;/accession-num&gt;&lt;urls&gt;&lt;related-urls&gt;&lt;url&gt;http://ezproxy.newcastle.edu.au/login?url=http://search.ebscohost.com/login.aspx?direct=true&amp;amp;db=ccm&amp;amp;AN=104061372&amp;amp;site=ehost-live&amp;amp;scope=site&lt;/url&gt;&lt;/related-urls&gt;&lt;/urls&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87)</w:t>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t xml:space="preserve"> </w:t>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alays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417; 41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ks: 91%*</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0 weeks</w:t>
            </w:r>
          </w:p>
        </w:tc>
      </w:tr>
      <w:tr w:rsidR="00726730" w:rsidRPr="00B66D08" w:rsidTr="00726730">
        <w:trPr>
          <w:trHeight w:val="142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Lyzwinski, 2019, </w:t>
            </w:r>
            <w:r w:rsidRPr="00B66D08">
              <w:rPr>
                <w:rFonts w:ascii="Palatino Linotype" w:eastAsia="Times New Roman" w:hAnsi="Palatino Linotype" w:cs="Arial"/>
                <w:sz w:val="16"/>
                <w:szCs w:val="16"/>
                <w:lang w:eastAsia="en-AU"/>
              </w:rPr>
              <w:fldChar w:fldCharType="begin">
                <w:fldData xml:space="preserve">PEVuZE5vdGU+PENpdGU+PEF1dGhvcj5MeXp3aW5za2k8L0F1dGhvcj48WWVhcj4yMDE5PC9ZZWFy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MeXp3aW5za2k8L0F1dGhvcj48WWVhcj4yMDE5PC9ZZWFy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88)</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1</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osters, flyers, social media, trial facts and UQ marketing and communications, UQ websit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6</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50</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8*</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05; 91; 9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85.7; 98.9</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 $20 coffee voucher for participaing. Prize draw for an iPad mini at completion</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1-wks: 8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1-wks</w:t>
            </w:r>
          </w:p>
        </w:tc>
      </w:tr>
      <w:tr w:rsidR="00726730" w:rsidRPr="00B66D08" w:rsidTr="00726730">
        <w:trPr>
          <w:trHeight w:val="674"/>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Maher, 2015,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Maher&lt;/Author&gt;&lt;Year&gt;2015&lt;/Year&gt;&lt;RecNum&gt;2017&lt;/RecNum&gt;&lt;DisplayText&gt;(89)&lt;/DisplayText&gt;&lt;record&gt;&lt;rec-number&gt;2017&lt;/rec-number&gt;&lt;foreign-keys&gt;&lt;key app="EN" db-id="5fd59x99oeszwae02epxp52vs5w5zvpdw5w9" timestamp="1572213414"&gt;2017&lt;/key&gt;&lt;/foreign-keys&gt;&lt;ref-type name="Journal Article"&gt;17&lt;/ref-type&gt;&lt;contributors&gt;&lt;authors&gt;&lt;author&gt;Maher, Jaclyn P.&lt;/author&gt;&lt;author&gt;Conroy, David E.&lt;/author&gt;&lt;/authors&gt;&lt;/contributors&gt;&lt;titles&gt;&lt;title&gt;Habit strength moderates the effects of daily action planning prompts on physical activity but not sedentary behavior&lt;/title&gt;&lt;secondary-title&gt;Journal of Sport &amp;amp; Exercise Psychology&lt;/secondary-title&gt;&lt;/titles&gt;&lt;periodical&gt;&lt;full-title&gt;Journal of Sport &amp;amp; Exercise Psychology&lt;/full-title&gt;&lt;/periodical&gt;&lt;pages&gt;97-107&lt;/pages&gt;&lt;volume&gt;37&lt;/volume&gt;&lt;number&gt;1&lt;/number&gt;&lt;dates&gt;&lt;year&gt;2015&lt;/year&gt;&lt;/dates&gt;&lt;accession-num&gt;2015-09606-009&lt;/accession-num&gt;&lt;urls&gt;&lt;related-urls&gt;&lt;url&gt;http://ezproxy.newcastle.edu.au/login?url=http://ovidsp.ovid.com/ovidweb.cgi?T=JS&amp;amp;CSC=Y&amp;amp;NEWS=N&amp;amp;PAGE=fulltext&amp;amp;D=psyc12&amp;amp;AN=2015-09606-009&lt;/url&gt;&lt;/related-urls&gt;&lt;/urls&gt;&lt;electronic-resource-num&gt;http://dx.doi.org/10.1123/jsep.2014-0258&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89)</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195; 195</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Daily reminder email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9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2, 3, 4, 5, 6, 7 days</w:t>
            </w:r>
          </w:p>
        </w:tc>
      </w:tr>
      <w:tr w:rsidR="00726730" w:rsidRPr="00B66D08" w:rsidTr="00726730">
        <w:trPr>
          <w:trHeight w:val="556"/>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Martens, 2012,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Martens&lt;/Author&gt;&lt;Year&gt;2012&lt;/Year&gt;&lt;RecNum&gt;2024&lt;/RecNum&gt;&lt;DisplayText&gt;(90)&lt;/DisplayText&gt;&lt;record&gt;&lt;rec-number&gt;2024&lt;/rec-number&gt;&lt;foreign-keys&gt;&lt;key app="EN" db-id="5fd59x99oeszwae02epxp52vs5w5zvpdw5w9" timestamp="1572213414"&gt;2024&lt;/key&gt;&lt;/foreign-keys&gt;&lt;ref-type name="Journal Article"&gt;17&lt;/ref-type&gt;&lt;contributors&gt;&lt;authors&gt;&lt;author&gt;Martens, Matthew P.&lt;/author&gt;&lt;author&gt;Buscemi, Joanna&lt;/author&gt;&lt;author&gt;Smith, Ashley E.&lt;/author&gt;&lt;author&gt;Murphy, James G.&lt;/author&gt;&lt;/authors&gt;&lt;/contributors&gt;&lt;titles&gt;&lt;title&gt;The short-term efficacy of a brief motivational intervention designed to increase physical activity among college students&lt;/title&gt;&lt;secondary-title&gt;Journal of Physical Activity &amp;amp; Health&lt;/secondary-title&gt;&lt;/titles&gt;&lt;periodical&gt;&lt;full-title&gt;J Phys Act Health&lt;/full-title&gt;&lt;abbr-1&gt;Journal of physical activity &amp;amp; health&lt;/abbr-1&gt;&lt;/periodical&gt;&lt;pages&gt;525-532&lt;/pages&gt;&lt;volume&gt;9&lt;/volume&gt;&lt;number&gt;4&lt;/number&gt;&lt;dates&gt;&lt;year&gt;2012&lt;/year&gt;&lt;/dates&gt;&lt;accession-num&gt;2012-12401-004&lt;/accession-num&gt;&lt;urls&gt;&lt;related-urls&gt;&lt;url&gt;http://ezproxy.newcastle.edu.au/login?url=http://ovidsp.ovid.com/ovidweb.cgi?T=JS&amp;amp;CSC=Y&amp;amp;NEWS=N&amp;amp;PAGE=fulltext&amp;amp;D=psyc9&amp;amp;AN=2012-12401-004&lt;/url&gt;&lt;/related-urls&gt;&lt;/urls&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90)</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8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39</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0*</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3; 1100; 300; 7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6.4; 23.3</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mon: 9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Maselli, 2019, </w:t>
            </w:r>
            <w:r w:rsidRPr="00B66D08">
              <w:rPr>
                <w:rFonts w:ascii="Palatino Linotype" w:eastAsia="Times New Roman" w:hAnsi="Palatino Linotype" w:cs="Arial"/>
                <w:sz w:val="16"/>
                <w:szCs w:val="16"/>
                <w:lang w:eastAsia="en-AU"/>
              </w:rPr>
              <w:fldChar w:fldCharType="begin">
                <w:fldData xml:space="preserve">PEVuZE5vdGU+PENpdGU+PEF1dGhvcj5NYXNlbGxpPC9BdXRob3I+PFllYXI+MjAxOTwvWWVhcj48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=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NYXNlbGxpPC9BdXRob3I+PFllYXI+MjAxOTwvWWVhcj48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=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9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taly</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ace-to-face interviews on campu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54; NR; 828; 33</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6; U; 4.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 rewards for participation</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ks: 100%; 6-mon: 9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and 12 weeks, 6-mon</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Matvienko, 2001,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Matvienko&lt;/Author&gt;&lt;Year&gt;2001&lt;/Year&gt;&lt;RecNum&gt;2028&lt;/RecNum&gt;&lt;DisplayText&gt;(92)&lt;/DisplayText&gt;&lt;record&gt;&lt;rec-number&gt;2028&lt;/rec-number&gt;&lt;foreign-keys&gt;&lt;key app="EN" db-id="5fd59x99oeszwae02epxp52vs5w5zvpdw5w9" timestamp="1572213415"&gt;2028&lt;/key&gt;&lt;/foreign-keys&gt;&lt;ref-type name="Journal Article"&gt;17&lt;/ref-type&gt;&lt;contributors&gt;&lt;authors&gt;&lt;author&gt;Matvienko, Oksana&lt;/author&gt;&lt;author&gt;Lewis, Douglas S.&lt;/author&gt;&lt;author&gt;Schafer, Elisabeth&lt;/author&gt;&lt;/authors&gt;&lt;/contributors&gt;&lt;titles&gt;&lt;title&gt;A college nutrition science course as an intervention to prevent weight gain in female college freshmen&lt;/title&gt;&lt;secondary-title&gt;Journal of Nutrition Education&lt;/secondary-title&gt;&lt;/titles&gt;&lt;periodical&gt;&lt;full-title&gt;Journal of Nutrition Education&lt;/full-title&gt;&lt;/periodical&gt;&lt;pages&gt;95-101&lt;/pages&gt;&lt;volume&gt;33&lt;/volume&gt;&lt;number&gt;2&lt;/number&gt;&lt;dates&gt;&lt;year&gt;2001&lt;/year&gt;&lt;/dates&gt;&lt;accession-num&gt;2002-01478-003&lt;/accession-num&gt;&lt;urls&gt;&lt;related-urls&gt;&lt;url&gt;http://ezproxy.newcastle.edu.au/login?url=http://ovidsp.ovid.com/ovidweb.cgi?T=JS&amp;amp;CSC=Y&amp;amp;NEWS=N&amp;amp;PAGE=fulltext&amp;amp;D=psyc3&amp;amp;AN=2002-01478-003&lt;/url&gt;&lt;/related-urls&gt;&lt;/urls&gt;&lt;electronic-resource-num&gt;http://dx.doi.org/10.1016/S1499-4046%2806%2960172-3&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9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newspape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NR; 4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mon: 83%, 16-mon: 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 and 16-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Memon, 2018, </w:t>
            </w:r>
            <w:r w:rsidRPr="00B66D08">
              <w:rPr>
                <w:rFonts w:ascii="Palatino Linotype" w:eastAsia="Times New Roman" w:hAnsi="Palatino Linotype" w:cs="Arial"/>
                <w:sz w:val="16"/>
                <w:szCs w:val="16"/>
                <w:lang w:eastAsia="en-AU"/>
              </w:rPr>
              <w:fldChar w:fldCharType="begin">
                <w:fldData xml:space="preserve">PEVuZE5vdGU+PENpdGU+PEF1dGhvcj5NZW1vbjwvQXV0aG9yPjxZZWFyPjIwMTg8L1llYXI+PFJl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NZW1vbjwvQXV0aG9yPjxZZWFyPjIwMTg8L1llYXI+PFJl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9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akistan</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68; 265; 56</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20.9; 21.1</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wks: 10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5-wks</w:t>
            </w:r>
          </w:p>
        </w:tc>
      </w:tr>
      <w:tr w:rsidR="00726730" w:rsidRPr="00B66D08" w:rsidTr="00726730">
        <w:trPr>
          <w:trHeight w:val="49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 xml:space="preserve">Meng, 2017,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Meng&lt;/Author&gt;&lt;Year&gt;2017&lt;/Year&gt;&lt;RecNum&gt;1229&lt;/RecNum&gt;&lt;DisplayText&gt;(94)&lt;/DisplayText&gt;&lt;record&gt;&lt;rec-number&gt;1229&lt;/rec-number&gt;&lt;foreign-keys&gt;&lt;key app="EN" db-id="5fd59x99oeszwae02epxp52vs5w5zvpdw5w9" timestamp="1551915549"&gt;1229&lt;/key&gt;&lt;/foreign-keys&gt;&lt;ref-type name="Journal Article"&gt;17&lt;/ref-type&gt;&lt;contributors&gt;&lt;authors&gt;&lt;author&gt;Meng, J.&lt;/author&gt;&lt;author&gt;Peng, W.&lt;/author&gt;&lt;author&gt;Shin, S. Y.&lt;/author&gt;&lt;author&gt;Chung, M.&lt;/author&gt;&lt;/authors&gt;&lt;/contributors&gt;&lt;titles&gt;&lt;title&gt;Online Self-Tracking Groups to Increase Fruit and Vegetable Intake: A Small-Scale Study on Mechanisms of Group Effect on Behavior Change&lt;/title&gt;&lt;secondary-title&gt;Journal of Medical Internet Research&lt;/secondary-title&gt;&lt;/titles&gt;&lt;periodical&gt;&lt;full-title&gt;J Med Internet Res&lt;/full-title&gt;&lt;abbr-1&gt;Journal of medical Internet research&lt;/abbr-1&gt;&lt;/periodical&gt;&lt;pages&gt;e63&lt;/pages&gt;&lt;volume&gt;19&lt;/volume&gt;&lt;number&gt;3&lt;/number&gt;&lt;dates&gt;&lt;year&gt;2017&lt;/year&gt;&lt;/dates&gt;&lt;accession-num&gt;28264793&lt;/accession-num&gt;&lt;urls&gt;&lt;related-urls&gt;&lt;url&gt;http://ezproxy.newcastle.edu.au/login?url=http://ovidsp.ovid.com/ovidweb.cgi?T=JS&amp;amp;CSC=Y&amp;amp;NEWS=N&amp;amp;PAGE=fulltext&amp;amp;D=medl&amp;amp;AN=28264793&lt;/url&gt;&lt;/related-urls&gt;&lt;/urls&gt;&lt;electronic-resource-num&gt;https://dx.doi.org/10.2196/jmir.6537&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94)</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mail, existing databas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283; 338; 33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26.3;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ks: 2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219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 weeks</w:t>
            </w:r>
          </w:p>
        </w:tc>
      </w:tr>
      <w:tr w:rsidR="00726730" w:rsidRPr="00B66D08" w:rsidTr="00726730">
        <w:trPr>
          <w:trHeight w:val="69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Middleton, 2014,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Middleton&lt;/Author&gt;&lt;Year&gt;2014&lt;/Year&gt;&lt;RecNum&gt;2046&lt;/RecNum&gt;&lt;DisplayText&gt;(95)&lt;/DisplayText&gt;&lt;record&gt;&lt;rec-number&gt;2046&lt;/rec-number&gt;&lt;foreign-keys&gt;&lt;key app="EN" db-id="5fd59x99oeszwae02epxp52vs5w5zvpdw5w9" timestamp="1572213417"&gt;2046&lt;/key&gt;&lt;/foreign-keys&gt;&lt;ref-type name="Journal Article"&gt;17&lt;/ref-type&gt;&lt;contributors&gt;&lt;authors&gt;&lt;author&gt;Middleton, Kathryn R.&lt;/author&gt;&lt;author&gt;Perri, Michael G.&lt;/author&gt;&lt;/authors&gt;&lt;/contributors&gt;&lt;titles&gt;&lt;title&gt;A Randomized Trial Investigating the Effect of a Brief Lifestyle Intervention on Freshman-Year Weight Gain&lt;/title&gt;&lt;secondary-title&gt;Journal of American College Health&lt;/secondary-title&gt;&lt;/titles&gt;&lt;periodical&gt;&lt;full-title&gt;Journal of American College Health&lt;/full-title&gt;&lt;/periodical&gt;&lt;pages&gt;101-109&lt;/pages&gt;&lt;volume&gt;62&lt;/volume&gt;&lt;number&gt;2&lt;/number&gt;&lt;dates&gt;&lt;year&gt;2014&lt;/year&gt;&lt;/dates&gt;&lt;pub-location&gt;Philadelphia, Pennsylvania&lt;/pub-location&gt;&lt;publisher&gt;Taylor &amp;amp; Francis Ltd&lt;/publisher&gt;&lt;accession-num&gt;104006217. Language: English. Entry Date: 20140128. Revision Date: 20150727. Publication Type: Journal Article&lt;/accession-num&gt;&lt;urls&gt;&lt;related-urls&gt;&lt;url&gt;http://ezproxy.newcastle.edu.au/login?url=http://search.ebscohost.com/login.aspx?direct=true&amp;amp;db=ccm&amp;amp;AN=104006217&amp;amp;site=ehost-live&amp;amp;scope=site&lt;/url&gt;&lt;url&gt;https://www.tandfonline.com/doi/pdf/10.1080/07448481.2013.849259?needAccess=true&lt;/url&gt;&lt;/related-urls&gt;&lt;/urls&gt;&lt;electronic-resource-num&gt;10.1080/07448481.2013.849259&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9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In person, presentations in university classes, student newspape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65</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26</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77; 95; 95</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53.7;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wks: 8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72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7, 15 wks</w:t>
            </w:r>
          </w:p>
        </w:tc>
      </w:tr>
      <w:tr w:rsidR="00726730" w:rsidRPr="00B66D08" w:rsidTr="00726730">
        <w:trPr>
          <w:trHeight w:val="70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Napolitano, 2013, </w:t>
            </w:r>
            <w:r w:rsidRPr="00B66D08">
              <w:rPr>
                <w:rFonts w:ascii="Palatino Linotype" w:eastAsia="Times New Roman" w:hAnsi="Palatino Linotype" w:cs="Arial"/>
                <w:sz w:val="16"/>
                <w:szCs w:val="16"/>
                <w:lang w:eastAsia="en-AU"/>
              </w:rPr>
              <w:fldChar w:fldCharType="begin">
                <w:fldData xml:space="preserve">PEVuZE5vdGU+PENpdGU+PEF1dGhvcj5OYXBvbGl0YW5vPC9BdXRob3I+PFllYXI+MjAxMzwvWWVh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==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OYXBvbGl0YW5vPC9BdXRob3I+PFllYXI+MjAxMzwvWWVh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==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96, 97)</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ewspaper, flyers, online ads, social media (Facebook), email, student organisation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329; 93; 5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15.8; 55.9</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ks: 9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75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 and 8 weeks</w:t>
            </w:r>
          </w:p>
        </w:tc>
      </w:tr>
      <w:tr w:rsidR="00726730" w:rsidRPr="00B66D08" w:rsidTr="00726730">
        <w:trPr>
          <w:trHeight w:val="54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Nix, 2017,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Nix&lt;/Author&gt;&lt;Year&gt;2017&lt;/Year&gt;&lt;RecNum&gt;1230&lt;/RecNum&gt;&lt;DisplayText&gt;(98)&lt;/DisplayText&gt;&lt;record&gt;&lt;rec-number&gt;1230&lt;/rec-number&gt;&lt;foreign-keys&gt;&lt;key app="EN" db-id="5fd59x99oeszwae02epxp52vs5w5zvpdw5w9" timestamp="1551915549"&gt;1230&lt;/key&gt;&lt;/foreign-keys&gt;&lt;ref-type name="Journal Article"&gt;17&lt;/ref-type&gt;&lt;contributors&gt;&lt;authors&gt;&lt;author&gt;Nix, Elizabeth&lt;/author&gt;&lt;author&gt;Wengreen, Heidi J.&lt;/author&gt;&lt;/authors&gt;&lt;/contributors&gt;&lt;titles&gt;&lt;title&gt;Social approval bias in self-reported fruit and vegetable intake after presentation of a normative message in college students&lt;/title&gt;&lt;secondary-title&gt;Appetite&lt;/secondary-title&gt;&lt;/titles&gt;&lt;periodical&gt;&lt;full-title&gt;Appetite&lt;/full-title&gt;&lt;/periodical&gt;&lt;pages&gt;552-558&lt;/pages&gt;&lt;volume&gt;116&lt;/volume&gt;&lt;dates&gt;&lt;year&gt;2017&lt;/year&gt;&lt;/dates&gt;&lt;accession-num&gt;2017-29620-065&lt;/accession-num&gt;&lt;urls&gt;&lt;related-urls&gt;&lt;url&gt;http://ezproxy.newcastle.edu.au/login?url=http://ovidsp.ovid.com/ovidweb.cgi?T=JS&amp;amp;CSC=Y&amp;amp;NEWS=N&amp;amp;PAGE=fulltext&amp;amp;D=psyc13&amp;amp;AN=2017-29620-065&lt;/url&gt;&lt;url&gt;https://www.sciencedirect.com/science/article/pii/S0195666317304233?via%3Dihub&lt;/url&gt;&lt;/related-urls&gt;&lt;/urls&gt;&lt;electronic-resource-num&gt;http://dx.doi.org/10.1016/j.appet.2017.05.045&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98)</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nnouncements in university classe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48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00; 222; 222; 22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1.7; 100.0;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rize draw</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10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week</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O'brien, 2016,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O&amp;apos;Brien&lt;/Author&gt;&lt;Year&gt;2016&lt;/Year&gt;&lt;RecNum&gt;433&lt;/RecNum&gt;&lt;DisplayText&gt;(99)&lt;/DisplayText&gt;&lt;record&gt;&lt;rec-number&gt;433&lt;/rec-number&gt;&lt;foreign-keys&gt;&lt;key app="EN" db-id="5fd59x99oeszwae02epxp52vs5w5zvpdw5w9" timestamp="1473719078"&gt;433&lt;/key&gt;&lt;/foreign-keys&gt;&lt;ref-type name="Journal Article"&gt;17&lt;/ref-type&gt;&lt;contributors&gt;&lt;authors&gt;&lt;author&gt;O&amp;apos;Brien, Lauren M.&lt;/author&gt;&lt;author&gt;Palfai, Tibor P.&lt;/author&gt;&lt;/authors&gt;&lt;/contributors&gt;&lt;titles&gt;&lt;title&gt;Efficacy of a brief web-based intervention with and without SMS to enhance healthy eating behaviors among university students&lt;/title&gt;&lt;secondary-title&gt;Eating Behaviors&lt;/secondary-title&gt;&lt;/titles&gt;&lt;periodical&gt;&lt;full-title&gt;Eating Behaviors&lt;/full-title&gt;&lt;/periodical&gt;&lt;pages&gt;104-109&lt;/pages&gt;&lt;volume&gt;23&lt;/volume&gt;&lt;keywords&gt;&lt;keyword&gt;Web-based&lt;/keyword&gt;&lt;keyword&gt;SMS&lt;/keyword&gt;&lt;keyword&gt;Text-messaging&lt;/keyword&gt;&lt;keyword&gt;Nutrition&lt;/keyword&gt;&lt;keyword&gt;Intervention&lt;/keyword&gt;&lt;keyword&gt;College student&lt;/keyword&gt;&lt;/keywords&gt;&lt;dates&gt;&lt;year&gt;2016&lt;/year&gt;&lt;pub-dates&gt;&lt;date&gt;12//&lt;/date&gt;&lt;/pub-dates&gt;&lt;/dates&gt;&lt;isbn&gt;1471-0153&lt;/isbn&gt;&lt;urls&gt;&lt;related-urls&gt;&lt;url&gt;http://www.sciencedirect.com/science/article/pii/S1471015316301301&lt;/url&gt;&lt;url&gt;http://ac.els-cdn.com/S1471015316301301/1-s2.0-S1471015316301301-main.pdf?_tid=ba859a28-7937-11e6-ab9c-00000aacb361&amp;amp;acdnat=1473719274_0fc891091e5aa6ffc0ec392f8591f127&lt;/url&gt;&lt;/related-urls&gt;&lt;/urls&gt;&lt;electronic-resource-num&gt;http://dx.doi.org/10.1016/j.eatbeh.2016.08.012&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99)</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154; 15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lass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mon: 9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Ohtsuki, 2018,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Ohtsuki&lt;/Author&gt;&lt;Year&gt;2018&lt;/Year&gt;&lt;RecNum&gt;1237&lt;/RecNum&gt;&lt;DisplayText&gt;(100)&lt;/DisplayText&gt;&lt;record&gt;&lt;rec-number&gt;1237&lt;/rec-number&gt;&lt;foreign-keys&gt;&lt;key app="EN" db-id="5fd59x99oeszwae02epxp52vs5w5zvpdw5w9" timestamp="1551915738"&gt;1237&lt;/key&gt;&lt;/foreign-keys&gt;&lt;ref-type name="Journal Article"&gt;17&lt;/ref-type&gt;&lt;contributors&gt;&lt;authors&gt;&lt;author&gt;Ohtsuki, Makoto&lt;/author&gt;&lt;author&gt;Shibata, Katsumi&lt;/author&gt;&lt;author&gt;Fukuwatari, Tutomu&lt;/author&gt;&lt;author&gt;Sasaki, Yuko&lt;/author&gt;&lt;author&gt;Nakai, Kunihiko&lt;/author&gt;&lt;/authors&gt;&lt;/contributors&gt;&lt;titles&gt;&lt;title&gt;Randomized controlled trial of educational intervention to increase consumption of vegetables by Japanese university students&lt;/title&gt;&lt;secondary-title&gt;Health Education&lt;/secondary-title&gt;&lt;/titles&gt;&lt;periodical&gt;&lt;full-title&gt;Health Education&lt;/full-title&gt;&lt;/periodical&gt;&lt;pages&gt;290-303&lt;/pages&gt;&lt;volume&gt;118&lt;/volume&gt;&lt;number&gt;4&lt;/number&gt;&lt;keywords&gt;&lt;keyword&gt;Health education,Intervention,Young adult,Vegetables,Dietary behaviour&lt;/keyword&gt;&lt;/keywords&gt;&lt;dates&gt;&lt;year&gt;2018&lt;/year&gt;&lt;pub-dates&gt;&lt;date&gt;2018/06/04&lt;/date&gt;&lt;/pub-dates&gt;&lt;/dates&gt;&lt;publisher&gt;Emerald&lt;/publisher&gt;&lt;isbn&gt;0965-4283&lt;/isbn&gt;&lt;urls&gt;&lt;related-urls&gt;&lt;url&gt;https://doi.org/10.1108/HE-12-2017-0070&lt;/url&gt;&lt;/related-urls&gt;&lt;/urls&gt;&lt;electronic-resource-num&gt;10.1108/HE-12-2017-0070&lt;/electronic-resource-num&gt;&lt;access-date&gt;2019/03/06&lt;/access-date&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00)</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Japan</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5</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osters on campu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50</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132; 10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78.8</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5-wks: 9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5 weeks</w:t>
            </w:r>
          </w:p>
        </w:tc>
      </w:tr>
      <w:tr w:rsidR="00726730" w:rsidRPr="00B66D08" w:rsidTr="00726730">
        <w:trPr>
          <w:trHeight w:val="142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Ornes, 2007,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Ornes&lt;/Author&gt;&lt;Year&gt;2007&lt;/Year&gt;&lt;RecNum&gt;2079&lt;/RecNum&gt;&lt;DisplayText&gt;(101)&lt;/DisplayText&gt;&lt;record&gt;&lt;rec-number&gt;2079&lt;/rec-number&gt;&lt;foreign-keys&gt;&lt;key app="EN" db-id="5fd59x99oeszwae02epxp52vs5w5zvpdw5w9" timestamp="1572213423"&gt;2079&lt;/key&gt;&lt;/foreign-keys&gt;&lt;ref-type name="Journal Article"&gt;17&lt;/ref-type&gt;&lt;contributors&gt;&lt;authors&gt;&lt;author&gt;Ornes, L.&lt;/author&gt;&lt;author&gt;Ransdell, L. B.&lt;/author&gt;&lt;/authors&gt;&lt;/contributors&gt;&lt;titles&gt;&lt;title&gt;Web-based physical activity intervention for college-aged women&lt;/title&gt;&lt;secondary-title&gt;International Electronic Journal of Health Education&lt;/secondary-title&gt;&lt;/titles&gt;&lt;periodical&gt;&lt;full-title&gt;International Electronic Journal of Health Education&lt;/full-title&gt;&lt;/periodical&gt;&lt;pages&gt;126-137&lt;/pages&gt;&lt;volume&gt;10&lt;/volume&gt;&lt;dates&gt;&lt;year&gt;2007&lt;/year&gt;&lt;/dates&gt;&lt;pub-location&gt;Urbana, Illinois&lt;/pub-location&gt;&lt;publisher&gt;Sagamore Publishing&lt;/publisher&gt;&lt;accession-num&gt;105877267. Language: English. Entry Date: 20080404. Revision Date: 20150820. Publication Type: Journal Article&lt;/accession-num&gt;&lt;urls&gt;&lt;related-urls&gt;&lt;url&gt;http://ezproxy.newcastle.edu.au/login?url=http://search.ebscohost.com/login.aspx?direct=true&amp;amp;db=ccm&amp;amp;AN=105877267&amp;amp;site=ehost-live&amp;amp;scope=site&lt;/url&gt;&lt;/related-urls&gt;&lt;/urls&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0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ewspaper ads, posters, researcher announcements in classe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5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10; 210; 121</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57.6; 57.6</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Reminder emails and financial incentives given for the submission of tasks each week. </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ks: 93%*</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 weeks</w:t>
            </w:r>
          </w:p>
        </w:tc>
      </w:tr>
      <w:tr w:rsidR="00726730" w:rsidRPr="00B66D08" w:rsidTr="00726730">
        <w:trPr>
          <w:trHeight w:val="853"/>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Ortega, 2006,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Ortega&lt;/Author&gt;&lt;Year&gt;2006&lt;/Year&gt;&lt;RecNum&gt;2082&lt;/RecNum&gt;&lt;DisplayText&gt;(102)&lt;/DisplayText&gt;&lt;record&gt;&lt;rec-number&gt;2082&lt;/rec-number&gt;&lt;foreign-keys&gt;&lt;key app="EN" db-id="5fd59x99oeszwae02epxp52vs5w5zvpdw5w9" timestamp="1572213423"&gt;2082&lt;/key&gt;&lt;/foreign-keys&gt;&lt;ref-type name="Journal Article"&gt;17&lt;/ref-type&gt;&lt;contributors&gt;&lt;authors&gt;&lt;author&gt;Ortega, R. M.&lt;/author&gt;&lt;author&gt;Rodriguez-Rodriguez, E.&lt;/author&gt;&lt;author&gt;Aparicio, A.&lt;/author&gt;&lt;author&gt;Marin-Arias, L. I.&lt;/author&gt;&lt;author&gt;Lopez-Sobaler, A. M.&lt;/author&gt;&lt;/authors&gt;&lt;/contributors&gt;&lt;titles&gt;&lt;title&gt;Responses to two weight-loss programs based on approximating the diet to the ideal: Differences associated with increased cereal or vegetable consumption&lt;/title&gt;&lt;secondary-title&gt;International Journal for Vitamin and Nutrition Research&lt;/secondary-title&gt;&lt;/titles&gt;&lt;periodical&gt;&lt;full-title&gt;International Journal for Vitamin and Nutrition Research&lt;/full-title&gt;&lt;/periodical&gt;&lt;pages&gt;367-376&lt;/pages&gt;&lt;volume&gt;76&lt;/volume&gt;&lt;number&gt;6&lt;/number&gt;&lt;dates&gt;&lt;year&gt;2006&lt;/year&gt;&lt;/dates&gt;&lt;accession-num&gt;WOS:000245485000004&lt;/accession-num&gt;&lt;urls&gt;&lt;related-urls&gt;&lt;url&gt;&amp;lt;Go to ISI&amp;gt;://WOS:000245485000004&lt;/url&gt;&lt;url&gt;https://econtent.hogrefe.com/doi/abs/10.1024/0300-9831.76.6.367?url_ver=Z39.88-2003&amp;amp;rfr_id=ori%3Arid%3Acrossref.org&amp;amp;rfr_dat=cr_pub%3Dpubmed&lt;/url&gt;&lt;url&gt;https://econtent.hogrefe.com/doi/abs/10.1024/0300-9831.76.6.367&lt;/url&gt;&lt;/related-urls&gt;&lt;/urls&gt;&lt;electronic-resource-num&gt;10.1024/0300-9831.76.6.367&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0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pain</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osters, radio announcements and publications directed towards young adult female uni student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307; 193; 6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21.8; 34.7</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Weekly attempts to understand barriers faced</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wks: 8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and 6 weeks</w:t>
            </w:r>
          </w:p>
        </w:tc>
      </w:tr>
      <w:tr w:rsidR="00726730" w:rsidRPr="00B66D08" w:rsidTr="00726730">
        <w:trPr>
          <w:trHeight w:val="554"/>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Park, 2008,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Park&lt;/Author&gt;&lt;Year&gt;2008&lt;/Year&gt;&lt;RecNum&gt;2091&lt;/RecNum&gt;&lt;DisplayText&gt;(103)&lt;/DisplayText&gt;&lt;record&gt;&lt;rec-number&gt;2091&lt;/rec-number&gt;&lt;foreign-keys&gt;&lt;key app="EN" db-id="5fd59x99oeszwae02epxp52vs5w5zvpdw5w9" timestamp="1572213424"&gt;2091&lt;/key&gt;&lt;/foreign-keys&gt;&lt;ref-type name="Journal Article"&gt;17&lt;/ref-type&gt;&lt;contributors&gt;&lt;authors&gt;&lt;author&gt;Park, Amanda&lt;/author&gt;&lt;author&gt;Nitzke, Susan&lt;/author&gt;&lt;author&gt;Kritsch, Karen&lt;/author&gt;&lt;author&gt;Kattelmann, Kendra&lt;/author&gt;&lt;author&gt;White, Adrienne&lt;/author&gt;&lt;author&gt;Boeckner, Linda&lt;/author&gt;&lt;author&gt;Lohse, Barbara&lt;/author&gt;&lt;author&gt;Hoerr, Sharon&lt;/author&gt;&lt;author&gt;Greene, Geoffrey&lt;/author&gt;&lt;author&gt;Zhang, Zhumin&lt;/author&gt;&lt;/authors&gt;&lt;/contributors&gt;&lt;titles&gt;&lt;title&gt;Internet-based interventions have potential to affect short-term mediators and indicators of dietary behavior of young adults&lt;/title&gt;&lt;secondary-title&gt;Journal of Nutrition Education and Behavior&lt;/secondary-title&gt;&lt;/titles&gt;&lt;periodical&gt;&lt;full-title&gt;Journal of Nutrition Education and Behavior&lt;/full-title&gt;&lt;/periodical&gt;&lt;pages&gt;288-297&lt;/pages&gt;&lt;volume&gt;40&lt;/volume&gt;&lt;number&gt;5&lt;/number&gt;&lt;dates&gt;&lt;year&gt;2008&lt;/year&gt;&lt;/dates&gt;&lt;accession-num&gt;2008-12102-002&lt;/accession-num&gt;&lt;urls&gt;&lt;related-urls&gt;&lt;url&gt;http://ezproxy.newcastle.edu.au/login?url=http://ovidsp.ovid.com/ovidweb.cgi?T=JS&amp;amp;CSC=Y&amp;amp;NEWS=N&amp;amp;PAGE=fulltext&amp;amp;D=psyc6&amp;amp;AN=2008-12102-002&lt;/url&gt;&lt;url&gt;https://www.sciencedirect.com/science/article/pii/S1499404608000250?via%3Dihub&lt;/url&gt;&lt;/related-urls&gt;&lt;/urls&gt;&lt;electronic-resource-num&gt;http://dx.doi.org/10.1016/j.jneb.2008.02.001&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0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lass announcements, posters, community newspaper ad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60; 111; 111</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69.4;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m: 8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96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0-60 days</w:t>
            </w:r>
          </w:p>
        </w:tc>
      </w:tr>
      <w:tr w:rsidR="00726730" w:rsidRPr="00B66D08" w:rsidTr="00726730">
        <w:trPr>
          <w:trHeight w:val="84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Pearson, 2013, CHANGE program, </w:t>
            </w:r>
            <w:r w:rsidRPr="00B66D08">
              <w:rPr>
                <w:rFonts w:ascii="Palatino Linotype" w:eastAsia="Times New Roman" w:hAnsi="Palatino Linotype" w:cs="Arial"/>
                <w:sz w:val="16"/>
                <w:szCs w:val="16"/>
                <w:lang w:eastAsia="en-AU"/>
              </w:rPr>
              <w:fldChar w:fldCharType="begin">
                <w:fldData xml:space="preserve">PEVuZE5vdGU+PENpdGU+PEF1dGhvcj5QZWFyc29uPC9BdXRob3I+PFllYXI+MjAxMzwvWWVhcj48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=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QZWFyc29uPC9BdXRob3I+PFllYXI+MjAxMzwvWWVhcj48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=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04, 10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nada </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email</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33</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600; 78; 7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13.0;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mon: 5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12 weeks, and 6, 12-m</w:t>
            </w:r>
          </w:p>
        </w:tc>
      </w:tr>
      <w:tr w:rsidR="00726730" w:rsidRPr="00B66D08" w:rsidTr="00726730">
        <w:trPr>
          <w:trHeight w:val="518"/>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Pellitteri, 2017,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Pellitteri&lt;/Author&gt;&lt;Year&gt;2017&lt;/Year&gt;&lt;RecNum&gt;2108&lt;/RecNum&gt;&lt;DisplayText&gt;(106)&lt;/DisplayText&gt;&lt;record&gt;&lt;rec-number&gt;2108&lt;/rec-number&gt;&lt;foreign-keys&gt;&lt;key app="EN" db-id="5fd59x99oeszwae02epxp52vs5w5zvpdw5w9" timestamp="1572213427"&gt;2108&lt;/key&gt;&lt;/foreign-keys&gt;&lt;ref-type name="Journal Article"&gt;17&lt;/ref-type&gt;&lt;contributors&gt;&lt;authors&gt;&lt;author&gt;Pellitteri, Katelyn&lt;/author&gt;&lt;author&gt;Huberty, Jennifer&lt;/author&gt;&lt;author&gt;Ehlers, Diane&lt;/author&gt;&lt;author&gt;Bruening, Meg&lt;/author&gt;&lt;/authors&gt;&lt;/contributors&gt;&lt;titles&gt;&lt;title&gt;Fit Minded College Edition Pilot Study: Can a Magazine-Based Discussion Group Improve Physical Activity in Female College Freshmen?&lt;/title&gt;&lt;secondary-title&gt;Journal of Public Health Management &amp;amp; Practice&lt;/secondary-title&gt;&lt;/titles&gt;&lt;periodical&gt;&lt;full-title&gt;Journal of Public Health Management &amp;amp; Practice&lt;/full-title&gt;&lt;/periodical&gt;&lt;pages&gt;e10-e19&lt;/pages&gt;&lt;volume&gt;23&lt;/volume&gt;&lt;number&gt;1&lt;/number&gt;&lt;dates&gt;&lt;year&gt;2017&lt;/year&gt;&lt;/dates&gt;&lt;pub-location&gt;Baltimore, Maryland&lt;/pub-location&gt;&lt;publisher&gt;Lippincott Williams &amp;amp; Wilkins&lt;/publisher&gt;&lt;accession-num&gt;119763217. Language: English. Entry Date: 20170109. Revision Date: 20170109. Publication Type: Article. Journal Subset: Biomedical&lt;/accession-num&gt;&lt;urls&gt;&lt;related-urls&gt;&lt;url&gt;http://ezproxy.newcastle.edu.au/login?url=http://search.ebscohost.com/login.aspx?direct=true&amp;amp;db=ccm&amp;amp;AN=119763217&amp;amp;site=ehost-live&amp;amp;scope=site&lt;/url&gt;&lt;url&gt;https://insights.ovid.com/crossref?an=00124784-201701000-00016&lt;/url&gt;&lt;/related-urls&gt;&lt;/urls&gt;&lt;electronic-resource-num&gt;10.1097/PHH.0000000000000257&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0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ewsletter, social media advertisements, fly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62; 37; 3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59.7;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ks: 73%</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8 week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 xml:space="preserve">Pfeffer, 2019,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Pfeffer&lt;/Author&gt;&lt;Year&gt;2019&lt;/Year&gt;&lt;RecNum&gt;2451&lt;/RecNum&gt;&lt;DisplayText&gt;(107)&lt;/DisplayText&gt;&lt;record&gt;&lt;rec-number&gt;2451&lt;/rec-number&gt;&lt;foreign-keys&gt;&lt;key app="EN" db-id="5fd59x99oeszwae02epxp52vs5w5zvpdw5w9" timestamp="1592221143"&gt;2451&lt;/key&gt;&lt;/foreign-keys&gt;&lt;ref-type name="Journal Article"&gt;17&lt;/ref-type&gt;&lt;contributors&gt;&lt;authors&gt;&lt;author&gt;Pfeffer, Ines&lt;/author&gt;&lt;author&gt;Strobach, Tilo&lt;/author&gt;&lt;/authors&gt;&lt;/contributors&gt;&lt;auth-address&gt;Pfeffer, Ines: Department of Pedagogy, Faculty of Human Science, Medical School Hamburg - University of Applied Sciences and Medical University, Am Kaiserkai 1, Hamburg, Germany, 20457, ines.pfeffer@medicalschool-hamburg.de&lt;/auth-address&gt;&lt;titles&gt;&lt;title&gt;Effects of a planning intervention on physical activity behavior in an RCT: Intention strength as moderator and action planning, coping planning, and coping self-efficacy as mediators&lt;/title&gt;&lt;secondary-title&gt;Sport, Exercise, and Performance Psychology&lt;/secondary-title&gt;&lt;/titles&gt;&lt;periodical&gt;&lt;full-title&gt;Sport, Exercise, and Performance Psychology&lt;/full-title&gt;&lt;/periodical&gt;&lt;pages&gt;192-209&lt;/pages&gt;&lt;volume&gt;8&lt;/volume&gt;&lt;number&gt;2&lt;/number&gt;&lt;keywords&gt;&lt;keyword&gt;*Behavior Change&lt;/keyword&gt;&lt;keyword&gt;*Coping Behavior&lt;/keyword&gt;&lt;keyword&gt;*Intention&lt;/keyword&gt;&lt;keyword&gt;*Intervention&lt;/keyword&gt;&lt;keyword&gt;*Physical Activity&lt;/keyword&gt;&lt;keyword&gt;Motivation&lt;/keyword&gt;&lt;keyword&gt;Self-Efficacy&lt;/keyword&gt;&lt;keyword&gt;Volition&lt;/keyword&gt;&lt;/keywords&gt;&lt;dates&gt;&lt;year&gt;2019&lt;/year&gt;&lt;/dates&gt;&lt;pub-location&gt;US&lt;/pub-location&gt;&lt;publisher&gt;Educational Publishing Foundation&lt;/publisher&gt;&lt;isbn&gt;2157-3913(Electronic),2157-3905(Print)&lt;/isbn&gt;&lt;urls&gt;&lt;/urls&gt;&lt;electronic-resource-num&gt;10.1037/spy0000137&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07)</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Germnay</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Online student platform and F2F contact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5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16; 116; 116</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100.0;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wk: 9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and 1-week</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Phimarn, 2017,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Phimarn&lt;/Author&gt;&lt;Year&gt;2017&lt;/Year&gt;&lt;RecNum&gt;2117&lt;/RecNum&gt;&lt;DisplayText&gt;(108)&lt;/DisplayText&gt;&lt;record&gt;&lt;rec-number&gt;2117&lt;/rec-number&gt;&lt;foreign-keys&gt;&lt;key app="EN" db-id="5fd59x99oeszwae02epxp52vs5w5zvpdw5w9" timestamp="1572213429"&gt;2117&lt;/key&gt;&lt;/foreign-keys&gt;&lt;ref-type name="Journal Article"&gt;17&lt;/ref-type&gt;&lt;contributors&gt;&lt;authors&gt;&lt;author&gt;Phimarn, W.&lt;/author&gt;&lt;author&gt;Paktipat, P.&lt;/author&gt;&lt;author&gt;Pansiri, K.&lt;/author&gt;&lt;author&gt;Klabklang, P.&lt;/author&gt;&lt;author&gt;DuangJanchot, P.&lt;/author&gt;&lt;author&gt;Tongkul, A.&lt;/author&gt;&lt;/authors&gt;&lt;/contributors&gt;&lt;titles&gt;&lt;title&gt;Effect of Weight Control Counselling in Overweight and Obese Young Adults&lt;/title&gt;&lt;secondary-title&gt;Indian Journal of Pharmaceutical Sciences&lt;/secondary-title&gt;&lt;/titles&gt;&lt;periodical&gt;&lt;full-title&gt;Indian Journal of Pharmaceutical Sciences&lt;/full-title&gt;&lt;/periodical&gt;&lt;pages&gt;35-41&lt;/pages&gt;&lt;volume&gt;79&lt;/volume&gt;&lt;number&gt;1&lt;/number&gt;&lt;dates&gt;&lt;year&gt;2017&lt;/year&gt;&lt;/dates&gt;&lt;accession-num&gt;WOS:000399814400005&lt;/accession-num&gt;&lt;urls&gt;&lt;related-urls&gt;&lt;url&gt;&amp;lt;Go to ISI&amp;gt;://WOS:000399814400005&lt;/url&gt;&lt;url&gt;http://www.ijpsonline.com/articles/effect-of-weight-control-counseling.pdf&lt;/url&gt;&lt;/related-urls&gt;&lt;/urls&gt;&lt;electronic-resource-num&gt;10.4172/pharmaceutical-sciences.1000198&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08)</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Thailand</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n person - students visiting the university pharmac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112; 11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mon: 9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 and 6-m</w:t>
            </w:r>
          </w:p>
        </w:tc>
      </w:tr>
      <w:tr w:rsidR="00726730" w:rsidRPr="00B66D08" w:rsidTr="00726730">
        <w:trPr>
          <w:trHeight w:val="658"/>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Pope, 2014, Burn and Earn, </w:t>
            </w:r>
            <w:r w:rsidRPr="00B66D08">
              <w:rPr>
                <w:rFonts w:ascii="Palatino Linotype" w:eastAsia="Times New Roman" w:hAnsi="Palatino Linotype" w:cs="Arial"/>
                <w:sz w:val="16"/>
                <w:szCs w:val="16"/>
                <w:lang w:eastAsia="en-AU"/>
              </w:rPr>
              <w:fldChar w:fldCharType="begin">
                <w:fldData xml:space="preserve">PEVuZE5vdGU+PENpdGU+PEF1dGhvcj5Qb3BlPC9BdXRob3I+PFllYXI+MjAxNDwvWWVhcj48UmVj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Qb3BlPC9BdXRob3I+PFllYXI+MjAxNDwvWWVhcj48UmVj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09, 110)</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ocial media (Facebook) and direct mailing</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30</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17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19; 117; 11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8.3;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wks: 9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560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2 and 24 weeks</w:t>
            </w:r>
          </w:p>
        </w:tc>
      </w:tr>
      <w:tr w:rsidR="00726730" w:rsidRPr="00B66D08" w:rsidTr="00726730">
        <w:trPr>
          <w:trHeight w:val="142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Pope, 2019, </w:t>
            </w:r>
            <w:r w:rsidRPr="00B66D08">
              <w:rPr>
                <w:rFonts w:ascii="Palatino Linotype" w:eastAsia="Times New Roman" w:hAnsi="Palatino Linotype" w:cs="Arial"/>
                <w:sz w:val="16"/>
                <w:szCs w:val="16"/>
                <w:lang w:eastAsia="en-AU"/>
              </w:rPr>
              <w:fldChar w:fldCharType="begin">
                <w:fldData xml:space="preserve">PEVuZE5vdGU+PENpdGU+PEF1dGhvcj5Qb3BlPC9BdXRob3I+PFllYXI+MjAxOTwvWWVhcj48UmVj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Qb3BlPC9BdXRob3I+PFllYXI+MjAxOTwvWWVhcj48UmVj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1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email, in-person recruitment presentation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8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21</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26; 40; 3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30.2; 95.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aid $30 for study completion + email contact every 3 weeks during to encourage adherence</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ks: 9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280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2-wk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Richards, 2006,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Richards&lt;/Author&gt;&lt;Year&gt;2006&lt;/Year&gt;&lt;RecNum&gt;1232&lt;/RecNum&gt;&lt;DisplayText&gt;(112)&lt;/DisplayText&gt;&lt;record&gt;&lt;rec-number&gt;1232&lt;/rec-number&gt;&lt;foreign-keys&gt;&lt;key app="EN" db-id="5fd59x99oeszwae02epxp52vs5w5zvpdw5w9" timestamp="1551915549"&gt;1232&lt;/key&gt;&lt;/foreign-keys&gt;&lt;ref-type name="Journal Article"&gt;17&lt;/ref-type&gt;&lt;contributors&gt;&lt;authors&gt;&lt;author&gt;Richards, A.&lt;/author&gt;&lt;author&gt;Kattelmann, K. K.&lt;/author&gt;&lt;author&gt;Ren, C.&lt;/author&gt;&lt;/authors&gt;&lt;/contributors&gt;&lt;titles&gt;&lt;title&gt;Motivating 18- to 24-year-olds to increase their fruit and vegetable consumption&lt;/title&gt;&lt;secondary-title&gt;Journal of the American Dietetic Association&lt;/secondary-title&gt;&lt;/titles&gt;&lt;periodical&gt;&lt;full-title&gt;Journal of the American Dietetic Association&lt;/full-title&gt;&lt;/periodical&gt;&lt;pages&gt;1405-11&lt;/pages&gt;&lt;volume&gt;106&lt;/volume&gt;&lt;number&gt;9&lt;/number&gt;&lt;dates&gt;&lt;year&gt;2006&lt;/year&gt;&lt;/dates&gt;&lt;accession-num&gt;16963345&lt;/accession-num&gt;&lt;urls&gt;&lt;related-urls&gt;&lt;url&gt;http://ezproxy.newcastle.edu.au/login?url=http://ovidsp.ovid.com/ovidweb.cgi?T=JS&amp;amp;CSC=Y&amp;amp;NEWS=N&amp;amp;PAGE=fulltext&amp;amp;D=med5&amp;amp;AN=16963345&lt;/url&gt;&lt;url&gt;https://www.sciencedirect.com/science/article/pii/S0002822306013824?via%3Dihub&lt;/url&gt;&lt;/related-urls&gt;&lt;/urls&gt;&lt;electronic-resource-num&gt;https://dx.doi.org/10.1016/j.jada.2006.06.005&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1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437; 43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mon: 7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Rompotis, 2014,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Rompotis&lt;/Author&gt;&lt;Year&gt;2014&lt;/Year&gt;&lt;RecNum&gt;1233&lt;/RecNum&gt;&lt;DisplayText&gt;(113)&lt;/DisplayText&gt;&lt;record&gt;&lt;rec-number&gt;1233&lt;/rec-number&gt;&lt;foreign-keys&gt;&lt;key app="EN" db-id="5fd59x99oeszwae02epxp52vs5w5zvpdw5w9" timestamp="1551915549"&gt;1233&lt;/key&gt;&lt;/foreign-keys&gt;&lt;ref-type name="Journal Article"&gt;17&lt;/ref-type&gt;&lt;contributors&gt;&lt;authors&gt;&lt;author&gt;Rompotis, Christopher J.&lt;/author&gt;&lt;author&gt;Grove, J. Robert&lt;/author&gt;&lt;author&gt;Byrne, Susan M.&lt;/author&gt;&lt;/authors&gt;&lt;/contributors&gt;&lt;titles&gt;&lt;title&gt;Benefits of habit-based informational interventions: a randomised controlled trial of fruit and vegetable consumption&lt;/title&gt;&lt;secondary-title&gt;Australian &amp;amp; New Zealand Journal of Public Health&lt;/secondary-title&gt;&lt;/titles&gt;&lt;periodical&gt;&lt;full-title&gt;Australian &amp;amp; New Zealand Journal of Public Health&lt;/full-title&gt;&lt;/periodical&gt;&lt;pages&gt;247-252&lt;/pages&gt;&lt;volume&gt;38&lt;/volume&gt;&lt;number&gt;3&lt;/number&gt;&lt;dates&gt;&lt;year&gt;2014&lt;/year&gt;&lt;/dates&gt;&lt;pub-location&gt;Malden, Massachusetts&lt;/pub-location&gt;&lt;publisher&gt;Wiley-Blackwell&lt;/publisher&gt;&lt;accession-num&gt;103955029. Language: English. Entry Date: 20140609. Revision Date: 20150710. Publication Type: Journal Article&lt;/accession-num&gt;&lt;urls&gt;&lt;related-urls&gt;&lt;url&gt;http://ezproxy.newcastle.edu.au/login?url=http://search.ebscohost.com/login.aspx?direct=true&amp;amp;db=ccm&amp;amp;AN=103955029&amp;amp;site=ehost-live&amp;amp;scope=site&lt;/url&gt;&lt;url&gt;https://onlinelibrary.wiley.com/doi/pdf/10.1111/1753-6405.12232&lt;/url&gt;&lt;/related-urls&gt;&lt;/urls&gt;&lt;electronic-resource-num&gt;10.1111/1753-6405.12232&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1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lectronic bulletin board notice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79</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165; 161; 161</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7.6;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ks: 4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8 week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Rote, 2015,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Rote&lt;/Author&gt;&lt;Year&gt;2015&lt;/Year&gt;&lt;RecNum&gt;2165&lt;/RecNum&gt;&lt;DisplayText&gt;(114)&lt;/DisplayText&gt;&lt;record&gt;&lt;rec-number&gt;2165&lt;/rec-number&gt;&lt;foreign-keys&gt;&lt;key app="EN" db-id="5fd59x99oeszwae02epxp52vs5w5zvpdw5w9" timestamp="1572213434"&gt;2165&lt;/key&gt;&lt;/foreign-keys&gt;&lt;ref-type name="Journal Article"&gt;17&lt;/ref-type&gt;&lt;contributors&gt;&lt;authors&gt;&lt;author&gt;Rote, A. E.&lt;/author&gt;&lt;author&gt;Klos, L. A.&lt;/author&gt;&lt;author&gt;Brondino, M. J.&lt;/author&gt;&lt;author&gt;Harley, A. E.&lt;/author&gt;&lt;author&gt;Swartz, A. M.&lt;/author&gt;&lt;/authors&gt;&lt;/contributors&gt;&lt;titles&gt;&lt;title&gt;The Efficacy of a Walking Intervention Using Social Media to Increase Physical Activity: A Randomized Trial&lt;/title&gt;&lt;secondary-title&gt;Journal of Physical Activity &amp;amp; Health&lt;/secondary-title&gt;&lt;/titles&gt;&lt;periodical&gt;&lt;full-title&gt;J Phys Act Health&lt;/full-title&gt;&lt;abbr-1&gt;Journal of physical activity &amp;amp; health&lt;/abbr-1&gt;&lt;/periodical&gt;&lt;pages&gt;S18-S25&lt;/pages&gt;&lt;volume&gt;12&lt;/volume&gt;&lt;dates&gt;&lt;year&gt;2015&lt;/year&gt;&lt;/dates&gt;&lt;accession-num&gt;WOS:000209961100004&lt;/accession-num&gt;&lt;urls&gt;&lt;related-urls&gt;&lt;url&gt;&amp;lt;Go to ISI&amp;gt;://WOS:000209961100004&lt;/url&gt;&lt;/related-urls&gt;&lt;/urls&gt;&lt;electronic-resource-num&gt;10.1123/jpah.2014-0279&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14)</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nnouncements in university classes, and email</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70</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2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97; 83; 63</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64.9; 75.9</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Weekly feedback</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ks: 8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8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andrick, 2017,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Sandrick&lt;/Author&gt;&lt;Year&gt;2017&lt;/Year&gt;&lt;RecNum&gt;2175&lt;/RecNum&gt;&lt;DisplayText&gt;(115)&lt;/DisplayText&gt;&lt;record&gt;&lt;rec-number&gt;2175&lt;/rec-number&gt;&lt;foreign-keys&gt;&lt;key app="EN" db-id="5fd59x99oeszwae02epxp52vs5w5zvpdw5w9" timestamp="1572213435"&gt;2175&lt;/key&gt;&lt;/foreign-keys&gt;&lt;ref-type name="Journal Article"&gt;17&lt;/ref-type&gt;&lt;contributors&gt;&lt;authors&gt;&lt;author&gt;Sandrick, J.&lt;/author&gt;&lt;author&gt;Tracy, D.&lt;/author&gt;&lt;author&gt;Eliasson, A.&lt;/author&gt;&lt;author&gt;Roth, A.&lt;/author&gt;&lt;author&gt;Bartel, J.&lt;/author&gt;&lt;author&gt;Simko, M.&lt;/author&gt;&lt;author&gt;Bowman, T.&lt;/author&gt;&lt;author&gt;Harouse-Bell, K.&lt;/author&gt;&lt;author&gt;Kashani, M.&lt;/author&gt;&lt;author&gt;Vernalis, M.&lt;/author&gt;&lt;/authors&gt;&lt;/contributors&gt;&lt;titles&gt;&lt;title&gt;Effect of a Counseling Session Bolstered by Text Messaging on Self-Selected Health Behaviors in College Students: A Preliminary Randomized Controlled Trial&lt;/title&gt;&lt;secondary-title&gt;Jmir Mhealth and Uhealth&lt;/secondary-title&gt;&lt;/titles&gt;&lt;periodical&gt;&lt;full-title&gt;JMIR Mhealth Uhealth&lt;/full-title&gt;&lt;abbr-1&gt;JMIR mHealth and uHealth&lt;/abbr-1&gt;&lt;/periodical&gt;&lt;volume&gt;5&lt;/volume&gt;&lt;number&gt;5&lt;/number&gt;&lt;dates&gt;&lt;year&gt;2017&lt;/year&gt;&lt;/dates&gt;&lt;accession-num&gt;WOS:000402297800008&lt;/accession-num&gt;&lt;urls&gt;&lt;related-urls&gt;&lt;url&gt;&amp;lt;Go to ISI&amp;gt;://WOS:000402297800008&lt;/url&gt;&lt;/related-urls&gt;&lt;/urls&gt;&lt;electronic-resource-num&gt;10.2196/mhealth.6638&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1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lassroom announcements, posted ads, flyers, in person at information booth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40</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84; 78; 6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71.4; 76.9</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Text messages </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ks: 9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290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8 weeks</w:t>
            </w:r>
          </w:p>
        </w:tc>
      </w:tr>
      <w:tr w:rsidR="00726730" w:rsidRPr="00B66D08" w:rsidTr="00726730">
        <w:trPr>
          <w:trHeight w:val="1011"/>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chweitzer, 2016, ALIVE,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Schweitzer&lt;/Author&gt;&lt;Year&gt;2016&lt;/Year&gt;&lt;RecNum&gt;2183&lt;/RecNum&gt;&lt;DisplayText&gt;(116)&lt;/DisplayText&gt;&lt;record&gt;&lt;rec-number&gt;2183&lt;/rec-number&gt;&lt;foreign-keys&gt;&lt;key app="EN" db-id="5fd59x99oeszwae02epxp52vs5w5zvpdw5w9" timestamp="1572213436"&gt;2183&lt;/key&gt;&lt;/foreign-keys&gt;&lt;ref-type name="Journal Article"&gt;17&lt;/ref-type&gt;&lt;contributors&gt;&lt;authors&gt;&lt;author&gt;Schweitzer, A. L.&lt;/author&gt;&lt;author&gt;Ross, J. T.&lt;/author&gt;&lt;author&gt;Klein, C. J.&lt;/author&gt;&lt;author&gt;Lei, K. Y.&lt;/author&gt;&lt;author&gt;Mackey, E. R.&lt;/author&gt;&lt;/authors&gt;&lt;/contributors&gt;&lt;titles&gt;&lt;title&gt;An Electronic Wellness Program to Improve Diet and Exercise in College Students: A Pilot Study&lt;/title&gt;&lt;secondary-title&gt;Jmir Research Protocols&lt;/secondary-title&gt;&lt;/titles&gt;&lt;periodical&gt;&lt;full-title&gt;Jmir Research Protocols&lt;/full-title&gt;&lt;/periodical&gt;&lt;volume&gt;5&lt;/volume&gt;&lt;number&gt;1&lt;/number&gt;&lt;dates&gt;&lt;year&gt;2016&lt;/year&gt;&lt;/dates&gt;&lt;accession-num&gt;WOS:000372000200028&lt;/accession-num&gt;&lt;urls&gt;&lt;related-urls&gt;&lt;url&gt;&amp;lt;Go to ISI&amp;gt;://WOS:000372000200028&lt;/url&gt;&lt;/related-urls&gt;&lt;/urls&gt;&lt;electronic-resource-num&gt;10.2196/resprot.4855&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1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mail</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35*</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370; 693; 148; 14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4; 21.4;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 prize raffle</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mon: 72%</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5775</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 and 6-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hare, 2015,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Share&lt;/Author&gt;&lt;Year&gt;2015&lt;/Year&gt;&lt;RecNum&gt;2188&lt;/RecNum&gt;&lt;DisplayText&gt;(117)&lt;/DisplayText&gt;&lt;record&gt;&lt;rec-number&gt;2188&lt;/rec-number&gt;&lt;foreign-keys&gt;&lt;key app="EN" db-id="5fd59x99oeszwae02epxp52vs5w5zvpdw5w9" timestamp="1572213437"&gt;2188&lt;/key&gt;&lt;/foreign-keys&gt;&lt;ref-type name="Journal Article"&gt;17&lt;/ref-type&gt;&lt;contributors&gt;&lt;authors&gt;&lt;author&gt;Share, B. L.&lt;/author&gt;&lt;author&gt;Naughton, G. A.&lt;/author&gt;&lt;author&gt;Obert, P.&lt;/author&gt;&lt;author&gt;Peat, J. K.&lt;/author&gt;&lt;author&gt;Aumand, E. A.&lt;/author&gt;&lt;author&gt;Kemp, J. G.&lt;/author&gt;&lt;/authors&gt;&lt;/contributors&gt;&lt;titles&gt;&lt;title&gt;Effects of a Multi-Disciplinary Lifestyle Intervention on Cardiometabolic Risk Factors in Young Women with Abdominal Obesity: A Randomised Controlled Trial&lt;/title&gt;&lt;secondary-title&gt;PLoS ONE [Electronic Resource]&lt;/secondary-title&gt;&lt;/titles&gt;&lt;periodical&gt;&lt;full-title&gt;PLoS ONE [Electronic Resource]&lt;/full-title&gt;&lt;/periodical&gt;&lt;pages&gt;e0130270&lt;/pages&gt;&lt;volume&gt;10&lt;/volume&gt;&lt;number&gt;6&lt;/number&gt;&lt;dates&gt;&lt;year&gt;2015&lt;/year&gt;&lt;/dates&gt;&lt;accession-num&gt;26114854&lt;/accession-num&gt;&lt;urls&gt;&lt;related-urls&gt;&lt;url&gt;http://ezproxy.newcastle.edu.au/login?url=http://ovidsp.ovid.com/ovidweb.cgi?T=JS&amp;amp;CSC=Y&amp;amp;NEWS=N&amp;amp;PAGE=fulltext&amp;amp;D=med8&amp;amp;AN=26114854&lt;/url&gt;&lt;url&gt;http://journals.plos.org/plosone/article/file?id=10.1371/journal.pone.0130270&amp;amp;type=printable&lt;/url&gt;&lt;/related-urls&gt;&lt;/urls&gt;&lt;electronic-resource-num&gt;https://dx.doi.org/10.1371/journal.pone.0130270&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17)</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clea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6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62; 51; 3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62.9; 76.5</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requent contact with both group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ks: 77%, 24-</w:t>
            </w:r>
            <w:r w:rsidRPr="00B66D08">
              <w:rPr>
                <w:rFonts w:ascii="Palatino Linotype" w:eastAsia="Times New Roman" w:hAnsi="Palatino Linotype" w:cs="Arial"/>
                <w:sz w:val="16"/>
                <w:szCs w:val="16"/>
                <w:lang w:eastAsia="en-AU"/>
              </w:rPr>
              <w:lastRenderedPageBreak/>
              <w:t>wks: 7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lastRenderedPageBreak/>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2 and 24 week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harp, 2016,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Sharp&lt;/Author&gt;&lt;Year&gt;2016&lt;/Year&gt;&lt;RecNum&gt;2189&lt;/RecNum&gt;&lt;DisplayText&gt;(118)&lt;/DisplayText&gt;&lt;record&gt;&lt;rec-number&gt;2189&lt;/rec-number&gt;&lt;foreign-keys&gt;&lt;key app="EN" db-id="5fd59x99oeszwae02epxp52vs5w5zvpdw5w9" timestamp="1572213437"&gt;2189&lt;/key&gt;&lt;/foreign-keys&gt;&lt;ref-type name="Journal Article"&gt;17&lt;/ref-type&gt;&lt;contributors&gt;&lt;authors&gt;&lt;author&gt;Sharp, Paul&lt;/author&gt;&lt;author&gt;Caperchione, Cristina&lt;/author&gt;&lt;/authors&gt;&lt;/contributors&gt;&lt;titles&gt;&lt;title&gt;The effects of a pedometer-based intervention on first-year university students: A randomized control trial&lt;/title&gt;&lt;secondary-title&gt;Journal of American College Health&lt;/secondary-title&gt;&lt;/titles&gt;&lt;periodical&gt;&lt;full-title&gt;Journal of American College Health&lt;/full-title&gt;&lt;/periodical&gt;&lt;pages&gt;630-638&lt;/pages&gt;&lt;volume&gt;64&lt;/volume&gt;&lt;number&gt;8&lt;/number&gt;&lt;dates&gt;&lt;year&gt;2016&lt;/year&gt;&lt;/dates&gt;&lt;accession-num&gt;2016-52869-006&lt;/accession-num&gt;&lt;urls&gt;&lt;related-urls&gt;&lt;url&gt;http://ezproxy.newcastle.edu.au/login?url=http://ovidsp.ovid.com/ovidweb.cgi?T=JS&amp;amp;CSC=Y&amp;amp;NEWS=N&amp;amp;PAGE=fulltext&amp;amp;D=psyc13&amp;amp;AN=2016-52869-006&lt;/url&gt;&lt;url&gt;https://www.tandfonline.com/doi/pdf/10.1080/07448481.2016.1217538?needAccess=true&lt;/url&gt;&lt;/related-urls&gt;&lt;/urls&gt;&lt;electronic-resource-num&gt;http://dx.doi.org/10.1080/07448481.2016.1217538&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18)</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Canada </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n university classe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13</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184; 18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onthly reminder and email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ks: 7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2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imons, 2018, </w:t>
            </w:r>
            <w:r w:rsidRPr="00B66D08">
              <w:rPr>
                <w:rFonts w:ascii="Palatino Linotype" w:eastAsia="Times New Roman" w:hAnsi="Palatino Linotype" w:cs="Arial"/>
                <w:sz w:val="16"/>
                <w:szCs w:val="16"/>
                <w:lang w:eastAsia="en-AU"/>
              </w:rPr>
              <w:fldChar w:fldCharType="begin">
                <w:fldData xml:space="preserve">PEVuZE5vdGU+PENpdGU+PEF1dGhvcj5TaW1vbnM8L0F1dGhvcj48WWVhcj4yMDE4PC9ZZWFyPjxS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TaW1vbnM8L0F1dGhvcj48WWVhcj4yMDE4PC9ZZWFyPjxS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19, 120)</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Belgium</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mail, telephon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1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130; 13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wks: 78%, 21-wks: 8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9 and 21 weeks</w:t>
            </w:r>
          </w:p>
        </w:tc>
      </w:tr>
      <w:tr w:rsidR="00726730" w:rsidRPr="00B66D08" w:rsidTr="00726730">
        <w:trPr>
          <w:trHeight w:val="899"/>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riramatr, 2014,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Sriramatr&lt;/Author&gt;&lt;Year&gt;2014&lt;/Year&gt;&lt;RecNum&gt;2207&lt;/RecNum&gt;&lt;DisplayText&gt;(121)&lt;/DisplayText&gt;&lt;record&gt;&lt;rec-number&gt;2207&lt;/rec-number&gt;&lt;foreign-keys&gt;&lt;key app="EN" db-id="5fd59x99oeszwae02epxp52vs5w5zvpdw5w9" timestamp="1572213440"&gt;2207&lt;/key&gt;&lt;/foreign-keys&gt;&lt;ref-type name="Journal Article"&gt;17&lt;/ref-type&gt;&lt;contributors&gt;&lt;authors&gt;&lt;author&gt;Sriramatr, S.&lt;/author&gt;&lt;author&gt;Berry, T. R.&lt;/author&gt;&lt;author&gt;Spence, J. C.&lt;/author&gt;&lt;/authors&gt;&lt;/contributors&gt;&lt;titles&gt;&lt;title&gt;An Internet-based intervention for promoting and maintaining physical activity: a randomized controlled trial&lt;/title&gt;&lt;secondary-title&gt;American Journal of Health Behavior&lt;/secondary-title&gt;&lt;/titles&gt;&lt;periodical&gt;&lt;full-title&gt;American Journal of Health Behavior&lt;/full-title&gt;&lt;abbr-1&gt;Am. J. Health Behav.&lt;/abbr-1&gt;&lt;/periodical&gt;&lt;pages&gt;430-9&lt;/pages&gt;&lt;volume&gt;38&lt;/volume&gt;&lt;number&gt;3&lt;/number&gt;&lt;dates&gt;&lt;year&gt;2014&lt;/year&gt;&lt;/dates&gt;&lt;accession-num&gt;25181763&lt;/accession-num&gt;&lt;urls&gt;&lt;related-urls&gt;&lt;url&gt;http://ezproxy.newcastle.edu.au/login?url=http://ovidsp.ovid.com/ovidweb.cgi?T=JS&amp;amp;CSC=Y&amp;amp;NEWS=N&amp;amp;PAGE=fulltext&amp;amp;D=med8&amp;amp;AN=25181763&lt;/url&gt;&lt;/related-urls&gt;&lt;/urls&gt;&lt;electronic-resource-num&gt;https://dx.doi.org/10.5993/AJHB.38.3.12&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2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Thailand</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dvertisements in newsletters, on university notice boards, university website, and through university email</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8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24; 220; 22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8.2;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 reminder email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mon: 90%, 6-mon: 8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 and 6-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tephens, 2017, </w:t>
            </w:r>
            <w:r w:rsidRPr="00B66D08">
              <w:rPr>
                <w:rFonts w:ascii="Palatino Linotype" w:eastAsia="Times New Roman" w:hAnsi="Palatino Linotype" w:cs="Arial"/>
                <w:sz w:val="16"/>
                <w:szCs w:val="16"/>
                <w:lang w:eastAsia="en-AU"/>
              </w:rPr>
              <w:fldChar w:fldCharType="begin">
                <w:fldData xml:space="preserve">PEVuZE5vdGU+PENpdGU+PEF1dGhvcj5TdGVwaGVuczwvQXV0aG9yPjxZZWFyPjIwMTc8L1llYXI+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TdGVwaGVuczwvQXV0aG9yPjxZZWFyPjIwMTc8L1llYXI+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22, 12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osters, flyers, Social media, email and word of mouth</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1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87; 66; 6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71.3; 93.9</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mon: 9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m</w:t>
            </w:r>
          </w:p>
        </w:tc>
      </w:tr>
      <w:tr w:rsidR="00726730" w:rsidRPr="00B66D08" w:rsidTr="00726730">
        <w:trPr>
          <w:trHeight w:val="103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tice, 2013, Healthy Weight 2, </w:t>
            </w:r>
            <w:r w:rsidRPr="00B66D08">
              <w:rPr>
                <w:rFonts w:ascii="Palatino Linotype" w:eastAsia="Times New Roman" w:hAnsi="Palatino Linotype" w:cs="Arial"/>
                <w:sz w:val="16"/>
                <w:szCs w:val="16"/>
                <w:lang w:eastAsia="en-AU"/>
              </w:rPr>
              <w:fldChar w:fldCharType="begin">
                <w:fldData xml:space="preserve">PEVuZE5vdGU+PENpdGU+PEF1dGhvcj5TdGljZTwvQXV0aG9yPjxZZWFyPjIwMTM8L1llYXI+PFJl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TdGljZTwvQXV0aG9yPjxZZWFyPjIwMTM8L1llYXI+PFJl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24, 12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ail, fly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518; 400; 39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76.8; 99.5</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mon: 96%, 24-mon: 93%*</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45,00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6, 12 and 24-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trohacker, 2015,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Strohacker&lt;/Author&gt;&lt;Year&gt;2015&lt;/Year&gt;&lt;RecNum&gt;2219&lt;/RecNum&gt;&lt;DisplayText&gt;(126)&lt;/DisplayText&gt;&lt;record&gt;&lt;rec-number&gt;2219&lt;/rec-number&gt;&lt;foreign-keys&gt;&lt;key app="EN" db-id="5fd59x99oeszwae02epxp52vs5w5zvpdw5w9" timestamp="1572213441"&gt;2219&lt;/key&gt;&lt;/foreign-keys&gt;&lt;ref-type name="Journal Article"&gt;17&lt;/ref-type&gt;&lt;contributors&gt;&lt;authors&gt;&lt;author&gt;Strohacker, Kelley&lt;/author&gt;&lt;author&gt;Galarraga, Omar&lt;/author&gt;&lt;author&gt;Emerson, Jessica&lt;/author&gt;&lt;author&gt;Fricchione, Samuel R.&lt;/author&gt;&lt;author&gt;Lohse, Mariah&lt;/author&gt;&lt;author&gt;Williams, David M.&lt;/author&gt;&lt;/authors&gt;&lt;/contributors&gt;&lt;titles&gt;&lt;title&gt;Impact of small monetary incentives on exercise in university students&lt;/title&gt;&lt;secondary-title&gt;American Journal of Health Behavior&lt;/secondary-title&gt;&lt;/titles&gt;&lt;periodical&gt;&lt;full-title&gt;American Journal of Health Behavior&lt;/full-title&gt;&lt;abbr-1&gt;Am. J. Health Behav.&lt;/abbr-1&gt;&lt;/periodical&gt;&lt;pages&gt;779-786&lt;/pages&gt;&lt;volume&gt;39&lt;/volume&gt;&lt;number&gt;6&lt;/number&gt;&lt;dates&gt;&lt;year&gt;2015&lt;/year&gt;&lt;/dates&gt;&lt;accession-num&gt;2016-21518-005&lt;/accession-num&gt;&lt;urls&gt;&lt;related-urls&gt;&lt;url&gt;http://ezproxy.newcastle.edu.au/login?url=http://ovidsp.ovid.com/ovidweb.cgi?T=JS&amp;amp;CSC=Y&amp;amp;NEWS=N&amp;amp;PAGE=fulltext&amp;amp;D=psyc12&amp;amp;AN=2016-21518-005&lt;/url&gt;&lt;/related-urls&gt;&lt;/urls&gt;&lt;electronic-resource-num&gt;http://dx.doi.org/10.5993/AJHB.39.6.5&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2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Word of mouth</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8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12</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22; 22</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 and reminder emails to record information</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ks: NR</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0 weeks</w:t>
            </w:r>
          </w:p>
        </w:tc>
      </w:tr>
      <w:tr w:rsidR="00726730" w:rsidRPr="00B66D08" w:rsidTr="00726730">
        <w:trPr>
          <w:trHeight w:val="99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Svetkey, 2015, CITY, </w:t>
            </w:r>
            <w:r w:rsidRPr="00B66D08">
              <w:rPr>
                <w:rFonts w:ascii="Palatino Linotype" w:eastAsia="Times New Roman" w:hAnsi="Palatino Linotype" w:cs="Arial"/>
                <w:sz w:val="16"/>
                <w:szCs w:val="16"/>
                <w:lang w:eastAsia="en-AU"/>
              </w:rPr>
              <w:fldChar w:fldCharType="begin">
                <w:fldData xml:space="preserve">PEVuZE5vdGU+PENpdGU+PEF1dGhvcj5CYXRjaDwvQXV0aG9yPjxZZWFyPjIwMTQ8L1llYXI+PFJl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EwNDcxPC9w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CYXRjaDwvQXV0aG9yPjxZZWFyPjIwMTQ8L1llYXI+PFJl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EwNDcxPC9w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27-131)</w:t>
            </w:r>
            <w:r w:rsidRPr="00B66D08">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t xml:space="preserve"> </w:t>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 and 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On line advertising, mass mailing, word of mouth, social media, media release such as news and college newspap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2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87</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6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313; 1743; 365</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15.8; 20.9</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Reimbursed phone bill, app prompt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4-mon: 8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6, 12 and 24-m</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Tavakoli, 2016,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Tavakoli&lt;/Author&gt;&lt;Year&gt;2016&lt;/Year&gt;&lt;RecNum&gt;1234&lt;/RecNum&gt;&lt;DisplayText&gt;(132)&lt;/DisplayText&gt;&lt;record&gt;&lt;rec-number&gt;1234&lt;/rec-number&gt;&lt;foreign-keys&gt;&lt;key app="EN" db-id="5fd59x99oeszwae02epxp52vs5w5zvpdw5w9" timestamp="1551915549"&gt;1234&lt;/key&gt;&lt;/foreign-keys&gt;&lt;ref-type name="Journal Article"&gt;17&lt;/ref-type&gt;&lt;contributors&gt;&lt;authors&gt;&lt;author&gt;Tavakoli, H. R.&lt;/author&gt;&lt;author&gt;Dini-Talatappeh, H.&lt;/author&gt;&lt;author&gt;Rahmati-Najarkolaei, F.&lt;/author&gt;&lt;author&gt;Fesharaki, M. G.&lt;/author&gt;&lt;/authors&gt;&lt;/contributors&gt;&lt;titles&gt;&lt;title&gt;Efficacy of HBM-Based Dietary Education Intervention on Knowledge, Attitude, and Behavior in Medical Students&lt;/title&gt;&lt;secondary-title&gt;Iranian Red Crescent Medical Journal&lt;/secondary-title&gt;&lt;/titles&gt;&lt;periodical&gt;&lt;full-title&gt;Iranian Red Crescent Medical Journal&lt;/full-title&gt;&lt;/periodical&gt;&lt;volume&gt;18&lt;/volume&gt;&lt;number&gt;11&lt;/number&gt;&lt;dates&gt;&lt;year&gt;2016&lt;/year&gt;&lt;/dates&gt;&lt;accession-num&gt;WOS:000390300100004&lt;/accession-num&gt;&lt;urls&gt;&lt;related-urls&gt;&lt;url&gt;&amp;lt;Go to ISI&amp;gt;://WOS:000390300100004&lt;/url&gt;&lt;url&gt;http://cdn.neoscriber.org/cdn/serve/313ea/b70edd870084fc5b7d73df693a19eec794c2a93b/16519-pdf.pdf&lt;/url&gt;&lt;/related-urls&gt;&lt;/urls&gt;&lt;electronic-resource-num&gt;10.5812/ircmj.23584&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32)</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ran</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ilitary 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02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280; 28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ks: 8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 weeks</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 xml:space="preserve">Tobias, 1977,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Tobias&lt;/Author&gt;&lt;Year&gt;1977&lt;/Year&gt;&lt;RecNum&gt;2239&lt;/RecNum&gt;&lt;DisplayText&gt;(133)&lt;/DisplayText&gt;&lt;record&gt;&lt;rec-number&gt;2239&lt;/rec-number&gt;&lt;foreign-keys&gt;&lt;key app="EN" db-id="5fd59x99oeszwae02epxp52vs5w5zvpdw5w9" timestamp="1572213443"&gt;2239&lt;/key&gt;&lt;/foreign-keys&gt;&lt;ref-type name="Journal Article"&gt;17&lt;/ref-type&gt;&lt;contributors&gt;&lt;authors&gt;&lt;author&gt;Tobias, Lester L.&lt;/author&gt;&lt;author&gt;MacDonald, Marian L.&lt;/author&gt;&lt;/authors&gt;&lt;/contributors&gt;&lt;titles&gt;&lt;title&gt;Internal locus of control and weight loss: An insufficient condition&lt;/title&gt;&lt;secondary-title&gt;Journal of Consulting and Clinical Psychology&lt;/secondary-title&gt;&lt;/titles&gt;&lt;periodical&gt;&lt;full-title&gt;J Consult Clin Psychol&lt;/full-title&gt;&lt;abbr-1&gt;Journal of consulting and clinical psychology&lt;/abbr-1&gt;&lt;/periodical&gt;&lt;pages&gt;647-653&lt;/pages&gt;&lt;volume&gt;45&lt;/volume&gt;&lt;number&gt;4&lt;/number&gt;&lt;dates&gt;&lt;year&gt;1977&lt;/year&gt;&lt;/dates&gt;&lt;accession-num&gt;1978-08332-001&lt;/accession-num&gt;&lt;urls&gt;&lt;related-urls&gt;&lt;url&gt;http://ezproxy.newcastle.edu.au/login?url=http://ovidsp.ovid.com/ovidweb.cgi?T=JS&amp;amp;CSC=Y&amp;amp;NEWS=N&amp;amp;PAGE=fulltext&amp;amp;D=psyc2&amp;amp;AN=1978-08332-001&lt;/url&gt;&lt;/related-urls&gt;&lt;/urls&gt;&lt;electronic-resource-num&gt;http://dx.doi.org/10.1037/0022-006X.45.4.647&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3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los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dvertisements in campus newspape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NR; 100; 96</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U; 96.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Reminder phone call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wks: 70%, 14-wks: 6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0 and 14 week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Uglem, 2013,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Uglem&lt;/Author&gt;&lt;Year&gt;2013&lt;/Year&gt;&lt;RecNum&gt;2247&lt;/RecNum&gt;&lt;DisplayText&gt;(134)&lt;/DisplayText&gt;&lt;record&gt;&lt;rec-number&gt;2247&lt;/rec-number&gt;&lt;foreign-keys&gt;&lt;key app="EN" db-id="5fd59x99oeszwae02epxp52vs5w5zvpdw5w9" timestamp="1572213443"&gt;2247&lt;/key&gt;&lt;/foreign-keys&gt;&lt;ref-type name="Journal Article"&gt;17&lt;/ref-type&gt;&lt;contributors&gt;&lt;authors&gt;&lt;author&gt;Uglem, S.&lt;/author&gt;&lt;author&gt;Stea, T. H.&lt;/author&gt;&lt;author&gt;Kjollesdal, M. K. R.&lt;/author&gt;&lt;author&gt;Frolich, W.&lt;/author&gt;&lt;author&gt;Wandel, M.&lt;/author&gt;&lt;/authors&gt;&lt;/contributors&gt;&lt;titles&gt;&lt;title&gt;A nutrition intervention with a main focus on vegetables and bread consumption among young men in the Norwegian National Guard&lt;/title&gt;&lt;secondary-title&gt;Food &amp;amp; Nutrition Research&lt;/secondary-title&gt;&lt;/titles&gt;&lt;periodical&gt;&lt;full-title&gt;Food &amp;amp; Nutrition Research&lt;/full-title&gt;&lt;/periodical&gt;&lt;volume&gt;57&lt;/volume&gt;&lt;dates&gt;&lt;year&gt;2013&lt;/year&gt;&lt;/dates&gt;&lt;accession-num&gt;WOS:000326027900001&lt;/accession-num&gt;&lt;urls&gt;&lt;related-urls&gt;&lt;url&gt;&amp;lt;Go to ISI&amp;gt;://WOS:000326027900001&lt;/url&gt;&lt;url&gt;http://foodandnutritionresearch.net/index.php/fnr/article/download/523/837&lt;/url&gt;&lt;/related-urls&gt;&lt;/urls&gt;&lt;electronic-resource-num&gt;10.3402/fnr.v57i0.21036&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34)</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orway</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0</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Militar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76; 917; 917; 787</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0.6; 85.8;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mon: 61%</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5-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Valve, 2013, LINDA,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Valve&lt;/Author&gt;&lt;Year&gt;2013&lt;/Year&gt;&lt;RecNum&gt;2252&lt;/RecNum&gt;&lt;DisplayText&gt;(135)&lt;/DisplayText&gt;&lt;record&gt;&lt;rec-number&gt;2252&lt;/rec-number&gt;&lt;foreign-keys&gt;&lt;key app="EN" db-id="5fd59x99oeszwae02epxp52vs5w5zvpdw5w9" timestamp="1572213444"&gt;2252&lt;/key&gt;&lt;/foreign-keys&gt;&lt;ref-type name="Journal Article"&gt;17&lt;/ref-type&gt;&lt;contributors&gt;&lt;authors&gt;&lt;author&gt;Valve, P.&lt;/author&gt;&lt;author&gt;Lehtinen-Jacks, S.&lt;/author&gt;&lt;author&gt;Eriksson, T.&lt;/author&gt;&lt;author&gt;Lehtinen, M.&lt;/author&gt;&lt;author&gt;Lindfors, P.&lt;/author&gt;&lt;author&gt;Saha, M. T.&lt;/author&gt;&lt;author&gt;Rimpela, A.&lt;/author&gt;&lt;author&gt;Angle, S.&lt;/author&gt;&lt;/authors&gt;&lt;/contributors&gt;&lt;titles&gt;&lt;title&gt;LINDA - a solution-focused low-intensity intervention aimed at improving health behaviors of young females: a cluster-randomized controlled trial&lt;/title&gt;&lt;secondary-title&gt;BMC Public Health&lt;/secondary-title&gt;&lt;/titles&gt;&lt;periodical&gt;&lt;full-title&gt;BMC Public Health&lt;/full-title&gt;&lt;/periodical&gt;&lt;pages&gt;1044&lt;/pages&gt;&lt;volume&gt;13&lt;/volume&gt;&lt;dates&gt;&lt;year&gt;2013&lt;/year&gt;&lt;/dates&gt;&lt;accession-num&gt;24188719&lt;/accession-num&gt;&lt;urls&gt;&lt;related-urls&gt;&lt;url&gt;http://ezproxy.newcastle.edu.au/login?url=http://ovidsp.ovid.com/ovidweb.cgi?T=JS&amp;amp;CSC=Y&amp;amp;NEWS=N&amp;amp;PAGE=fulltext&amp;amp;D=med8&amp;amp;AN=24188719&lt;/url&gt;&lt;url&gt;https://www.ncbi.nlm.nih.gov/pmc/articles/PMC4228239/pdf/1471-2458-13-1044.pdf&lt;/url&gt;&lt;/related-urls&gt;&lt;/urls&gt;&lt;electronic-resource-num&gt;https://dx.doi.org/10.1186/1471-2458-13-1044&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3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land</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78-130 </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Health centre</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cohort</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515; 3059; 3059; 305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7.0; 100.0;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i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2.5yrs: 8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5/2.5yr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Walsh, 2016,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Walsh&lt;/Author&gt;&lt;Year&gt;2016&lt;/Year&gt;&lt;RecNum&gt;2261&lt;/RecNum&gt;&lt;DisplayText&gt;(136)&lt;/DisplayText&gt;&lt;record&gt;&lt;rec-number&gt;2261&lt;/rec-number&gt;&lt;foreign-keys&gt;&lt;key app="EN" db-id="5fd59x99oeszwae02epxp52vs5w5zvpdw5w9" timestamp="1572213445"&gt;2261&lt;/key&gt;&lt;/foreign-keys&gt;&lt;ref-type name="Journal Article"&gt;17&lt;/ref-type&gt;&lt;contributors&gt;&lt;authors&gt;&lt;author&gt;Walsh, J. C.&lt;/author&gt;&lt;author&gt;Corbett, T.&lt;/author&gt;&lt;author&gt;Hogan, M.&lt;/author&gt;&lt;author&gt;Duggan, J.&lt;/author&gt;&lt;author&gt;McNamara, A.&lt;/author&gt;&lt;/authors&gt;&lt;/contributors&gt;&lt;titles&gt;&lt;title&gt;An mHealth Intervention Using a Smartphone App to Increase Walking Behavior in Young Adults: A Pilot Study&lt;/title&gt;&lt;secondary-title&gt;Jmir Mhealth and Uhealth&lt;/secondary-title&gt;&lt;/titles&gt;&lt;periodical&gt;&lt;full-title&gt;JMIR Mhealth Uhealth&lt;/full-title&gt;&lt;abbr-1&gt;JMIR mHealth and uHealth&lt;/abbr-1&gt;&lt;/periodical&gt;&lt;volume&gt;4&lt;/volume&gt;&lt;number&gt;3&lt;/number&gt;&lt;dates&gt;&lt;year&gt;2016&lt;/year&gt;&lt;/dates&gt;&lt;accession-num&gt;WOS:000391887800011&lt;/accession-num&gt;&lt;urls&gt;&lt;related-urls&gt;&lt;url&gt;&amp;lt;Go to ISI&amp;gt;://WOS:000391887800011&lt;/url&gt;&lt;/related-urls&gt;&lt;/urls&gt;&lt;electronic-resource-num&gt;10.2196/mhealth.5227&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36)</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reland</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existing databas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9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61; 58; 58</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5.1;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wks: 95%*</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5 weeks</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Weinstock, 2014,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Weinstock&lt;/Author&gt;&lt;Year&gt;2014&lt;/Year&gt;&lt;RecNum&gt;2267&lt;/RecNum&gt;&lt;DisplayText&gt;(137)&lt;/DisplayText&gt;&lt;record&gt;&lt;rec-number&gt;2267&lt;/rec-number&gt;&lt;foreign-keys&gt;&lt;key app="EN" db-id="5fd59x99oeszwae02epxp52vs5w5zvpdw5w9" timestamp="1572213446"&gt;2267&lt;/key&gt;&lt;/foreign-keys&gt;&lt;ref-type name="Journal Article"&gt;17&lt;/ref-type&gt;&lt;contributors&gt;&lt;authors&gt;&lt;author&gt;Weinstock, Jeremiah&lt;/author&gt;&lt;author&gt;Capizzi, Jeffrey&lt;/author&gt;&lt;author&gt;Weber, Stefanie M.&lt;/author&gt;&lt;author&gt;Pescatello, Linda S.&lt;/author&gt;&lt;author&gt;Petry, Nancy M.&lt;/author&gt;&lt;/authors&gt;&lt;/contributors&gt;&lt;titles&gt;&lt;title&gt;Exercise as an intervention for sedentary hazardous drinking college students: A pilot study&lt;/title&gt;&lt;secondary-title&gt;Mental Health and Physical Activity&lt;/secondary-title&gt;&lt;/titles&gt;&lt;periodical&gt;&lt;full-title&gt;Mental Health and Physical Activity&lt;/full-title&gt;&lt;/periodical&gt;&lt;pages&gt;55-62&lt;/pages&gt;&lt;volume&gt;7&lt;/volume&gt;&lt;number&gt;1&lt;/number&gt;&lt;dates&gt;&lt;year&gt;2014&lt;/year&gt;&lt;/dates&gt;&lt;accession-num&gt;2014-12125-010&lt;/accession-num&gt;&lt;urls&gt;&lt;related-urls&gt;&lt;url&gt;http://ezproxy.newcastle.edu.au/login?url=http://ovidsp.ovid.com/ovidweb.cgi?T=JS&amp;amp;CSC=Y&amp;amp;NEWS=N&amp;amp;PAGE=fulltext&amp;amp;D=psyc11&amp;amp;AN=2014-12125-010&lt;/url&gt;&lt;url&gt;https://www.ncbi.nlm.nih.gov/pmc/articles/PMC4058428/pdf/nihms568328.pdf&lt;/url&gt;&lt;/related-urls&gt;&lt;/urls&gt;&lt;electronic-resource-num&gt;http://dx.doi.org/10.1016/j.mhpa.2014.02.002&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37)</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I1: 8. I2: 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Flyers, email </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352; 52; 31</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8.8; 59.6</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mon: 94%*</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45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Weinstock, 2016,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Weinstock&lt;/Author&gt;&lt;Year&gt;2016&lt;/Year&gt;&lt;RecNum&gt;2268&lt;/RecNum&gt;&lt;DisplayText&gt;(138)&lt;/DisplayText&gt;&lt;record&gt;&lt;rec-number&gt;2268&lt;/rec-number&gt;&lt;foreign-keys&gt;&lt;key app="EN" db-id="5fd59x99oeszwae02epxp52vs5w5zvpdw5w9" timestamp="1572213446"&gt;2268&lt;/key&gt;&lt;/foreign-keys&gt;&lt;ref-type name="Journal Article"&gt;17&lt;/ref-type&gt;&lt;contributors&gt;&lt;authors&gt;&lt;author&gt;Weinstock, Jeremiah&lt;/author&gt;&lt;author&gt;Petry, Nancy M.&lt;/author&gt;&lt;author&gt;Pescatello, Linda S.&lt;/author&gt;&lt;author&gt;Henderson, Craig E.&lt;/author&gt;&lt;/authors&gt;&lt;/contributors&gt;&lt;titles&gt;&lt;title&gt;Sedentary college student drinkers can start exercising and reduce drinking after intervention&lt;/title&gt;&lt;secondary-title&gt;Psychology of Addictive Behaviors&lt;/secondary-title&gt;&lt;/titles&gt;&lt;periodical&gt;&lt;full-title&gt;Psychology of Addictive Behaviors&lt;/full-title&gt;&lt;/periodical&gt;&lt;pages&gt;791-801&lt;/pages&gt;&lt;volume&gt;30&lt;/volume&gt;&lt;number&gt;8&lt;/number&gt;&lt;dates&gt;&lt;year&gt;2016&lt;/year&gt;&lt;/dates&gt;&lt;accession-num&gt;2016-46123-001&lt;/accession-num&gt;&lt;urls&gt;&lt;related-urls&gt;&lt;url&gt;http://ezproxy.newcastle.edu.au/login?url=http://ovidsp.ovid.com/ovidweb.cgi?T=JS&amp;amp;CSC=Y&amp;amp;NEWS=N&amp;amp;PAGE=fulltext&amp;amp;D=psyc13&amp;amp;AN=2016-46123-001&lt;/url&gt;&lt;url&gt;https://www.ncbi.nlm.nih.gov/pmc/articles/PMC5687258/pdf/nihms807989.pdf&lt;/url&gt;&lt;/related-urls&gt;&lt;/urls&gt;&lt;electronic-resource-num&gt;http://dx.doi.org/10.1037/adb0000207&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38)</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8</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email, and in person screening of the student bod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7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360; 116; 70</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19.4; 60.3</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mon: 94%, 6-mon: 86%*</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and 6-m</w:t>
            </w:r>
          </w:p>
        </w:tc>
      </w:tr>
      <w:tr w:rsidR="00726730" w:rsidRPr="00B66D08" w:rsidTr="00726730">
        <w:trPr>
          <w:trHeight w:val="983"/>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Werch, 2010, project fitness, </w:t>
            </w:r>
            <w:r w:rsidRPr="00B66D08">
              <w:rPr>
                <w:rFonts w:ascii="Palatino Linotype" w:eastAsia="Times New Roman" w:hAnsi="Palatino Linotype" w:cs="Arial"/>
                <w:sz w:val="16"/>
                <w:szCs w:val="16"/>
                <w:lang w:eastAsia="en-AU"/>
              </w:rPr>
              <w:fldChar w:fldCharType="begin">
                <w:fldData xml:space="preserve">PEVuZE5vdGU+PENpdGU+PEF1dGhvcj5XZXJjaDwvQXV0aG9yPjxZZWFyPjIwMDc8L1llYXI+PFJl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XZXJjaDwvQXV0aG9yPjxZZWFyPjIwMDc8L1llYXI+PFJl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39-141)</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 and Health service</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lyers, Email, Posters</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9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14</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303; 299; 283</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93.4; 94.6</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mon: 77%*</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0,28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3 and 12-m</w:t>
            </w:r>
          </w:p>
        </w:tc>
      </w:tr>
      <w:tr w:rsidR="00726730" w:rsidRPr="00B66D08" w:rsidTr="00726730">
        <w:trPr>
          <w:trHeight w:val="171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Whatnall, 2019, </w:t>
            </w:r>
            <w:r w:rsidRPr="00B66D08">
              <w:rPr>
                <w:rFonts w:ascii="Palatino Linotype" w:eastAsia="Times New Roman" w:hAnsi="Palatino Linotype" w:cs="Arial"/>
                <w:sz w:val="16"/>
                <w:szCs w:val="16"/>
                <w:lang w:eastAsia="en-AU"/>
              </w:rPr>
              <w:fldChar w:fldCharType="begin">
                <w:fldData xml:space="preserve">PEVuZE5vdGU+PENpdGU+PEF1dGhvcj5XaGF0bmFsbDwvQXV0aG9yPjxZZWFyPjIwMTk8L1llYXI+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XaGF0bmFsbDwvQXV0aG9yPjxZZWFyPjIwMTk8L1llYXI+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42, 143)</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Australi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 social media, digital screens on campus, posters, in-class announcements, online learning platform, internal contacts within univers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8</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26</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6</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303; 228; 124</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40.9; 54.4</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Gift voucher after baseline and follow-up data co</w:t>
            </w:r>
            <w:r>
              <w:rPr>
                <w:rFonts w:ascii="Palatino Linotype" w:eastAsia="Times New Roman" w:hAnsi="Palatino Linotype" w:cs="Arial"/>
                <w:sz w:val="16"/>
                <w:szCs w:val="16"/>
                <w:lang w:eastAsia="en-AU"/>
              </w:rPr>
              <w:t>llection</w:t>
            </w:r>
            <w:r w:rsidRPr="00B66D08">
              <w:rPr>
                <w:rFonts w:ascii="Palatino Linotype" w:eastAsia="Times New Roman" w:hAnsi="Palatino Linotype" w:cs="Arial"/>
                <w:sz w:val="16"/>
                <w:szCs w:val="16"/>
                <w:lang w:eastAsia="en-AU"/>
              </w:rPr>
              <w:t>. Reminders (email, text, phone call)</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3-mon: 73%</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686.75</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and 3-mon</w:t>
            </w:r>
          </w:p>
        </w:tc>
      </w:tr>
      <w:tr w:rsidR="00726730" w:rsidRPr="00B66D08" w:rsidTr="00726730">
        <w:trPr>
          <w:trHeight w:val="57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Williams, 2002,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Williams&lt;/Author&gt;&lt;Year&gt;2002&lt;/Year&gt;&lt;RecNum&gt;1235&lt;/RecNum&gt;&lt;DisplayText&gt;(144)&lt;/DisplayText&gt;&lt;record&gt;&lt;rec-number&gt;1235&lt;/rec-number&gt;&lt;foreign-keys&gt;&lt;key app="EN" db-id="5fd59x99oeszwae02epxp52vs5w5zvpdw5w9" timestamp="1551915549"&gt;1235&lt;/key&gt;&lt;/foreign-keys&gt;&lt;ref-type name="Journal Article"&gt;17&lt;/ref-type&gt;&lt;contributors&gt;&lt;authors&gt;&lt;author&gt;Williams, D. R.&lt;/author&gt;&lt;author&gt;Lewis, N. M.&lt;/author&gt;&lt;/authors&gt;&lt;/contributors&gt;&lt;titles&gt;&lt;title&gt;Effectiveness of nutrition counseling in young adult males&lt;/title&gt;&lt;secondary-title&gt;Nutrition Research&lt;/secondary-title&gt;&lt;/titles&gt;&lt;periodical&gt;&lt;full-title&gt;Nutrition Research&lt;/full-title&gt;&lt;/periodical&gt;&lt;pages&gt;911-917&lt;/pages&gt;&lt;volume&gt;22&lt;/volume&gt;&lt;number&gt;8&lt;/number&gt;&lt;dates&gt;&lt;year&gt;2002&lt;/year&gt;&lt;/dates&gt;&lt;accession-num&gt;34815557&lt;/accession-num&gt;&lt;urls&gt;&lt;related-urls&gt;&lt;url&gt;http://ezproxy.newcastle.edu.au/login?url=http://ovidsp.ovid.com/ovidweb.cgi?T=JS&amp;amp;CSC=Y&amp;amp;NEWS=N&amp;amp;PAGE=fulltext&amp;amp;D=emed8&amp;amp;AN=34815557&lt;/url&gt;&lt;/related-urls&gt;&lt;/urls&gt;&lt;electronic-resource-num&gt;http://dx.doi.org/10.1016/S0271-5317%2802%2900399-8&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44)</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 database</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233; 75; 45; 45</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9.3; 60.0;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wks: 100%*</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1 and 6 weeks</w:t>
            </w:r>
          </w:p>
        </w:tc>
      </w:tr>
      <w:tr w:rsidR="00726730" w:rsidRPr="00B66D08" w:rsidTr="00726730">
        <w:trPr>
          <w:trHeight w:val="2850"/>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lastRenderedPageBreak/>
              <w:t xml:space="preserve">Wing, 2016, SNAP, </w:t>
            </w:r>
            <w:r w:rsidRPr="00B66D08">
              <w:rPr>
                <w:rFonts w:ascii="Palatino Linotype" w:eastAsia="Times New Roman" w:hAnsi="Palatino Linotype" w:cs="Arial"/>
                <w:sz w:val="16"/>
                <w:szCs w:val="16"/>
                <w:lang w:eastAsia="en-AU"/>
              </w:rPr>
              <w:fldChar w:fldCharType="begin">
                <w:fldData xml:space="preserve">PEVuZE5vdGU+PENpdGU+PEF1dGhvcj5XaW5nPC9BdXRob3I+PFllYXI+MjAxNzwvWWVhcj48UmVj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</w:fldData>
              </w:fldChar>
            </w:r>
            <w:r>
              <w:rPr>
                <w:rFonts w:ascii="Palatino Linotype" w:eastAsia="Times New Roman" w:hAnsi="Palatino Linotype" w:cs="Arial"/>
                <w:sz w:val="16"/>
                <w:szCs w:val="16"/>
                <w:lang w:eastAsia="en-AU"/>
              </w:rPr>
              <w:instrText xml:space="preserve"> ADDIN EN.CITE </w:instrText>
            </w:r>
            <w:r>
              <w:rPr>
                <w:rFonts w:ascii="Palatino Linotype" w:eastAsia="Times New Roman" w:hAnsi="Palatino Linotype" w:cs="Arial"/>
                <w:sz w:val="16"/>
                <w:szCs w:val="16"/>
                <w:lang w:eastAsia="en-AU"/>
              </w:rPr>
              <w:fldChar w:fldCharType="begin">
                <w:fldData xml:space="preserve">PEVuZE5vdGU+PENpdGU+PEF1dGhvcj5XaW5nPC9BdXRob3I+PFllYXI+MjAxNzwvWWVhcj48UmVj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</w:fldData>
              </w:fldChar>
            </w:r>
            <w:r>
              <w:rPr>
                <w:rFonts w:ascii="Palatino Linotype" w:eastAsia="Times New Roman" w:hAnsi="Palatino Linotype" w:cs="Arial"/>
                <w:sz w:val="16"/>
                <w:szCs w:val="16"/>
                <w:lang w:eastAsia="en-AU"/>
              </w:rPr>
              <w:instrText xml:space="preserve"> ADDIN EN.CITE.DATA </w:instrText>
            </w:r>
            <w:r>
              <w:rPr>
                <w:rFonts w:ascii="Palatino Linotype" w:eastAsia="Times New Roman" w:hAnsi="Palatino Linotype" w:cs="Arial"/>
                <w:sz w:val="16"/>
                <w:szCs w:val="16"/>
                <w:lang w:eastAsia="en-AU"/>
              </w:rPr>
            </w:r>
            <w:r>
              <w:rPr>
                <w:rFonts w:ascii="Palatino Linotype" w:eastAsia="Times New Roman" w:hAnsi="Palatino Linotype" w:cs="Arial"/>
                <w:sz w:val="16"/>
                <w:szCs w:val="16"/>
                <w:lang w:eastAsia="en-AU"/>
              </w:rPr>
              <w:fldChar w:fldCharType="end"/>
            </w:r>
            <w:r w:rsidRPr="00B66D08">
              <w:rPr>
                <w:rFonts w:ascii="Palatino Linotype" w:eastAsia="Times New Roman" w:hAnsi="Palatino Linotype" w:cs="Arial"/>
                <w:sz w:val="16"/>
                <w:szCs w:val="16"/>
                <w:lang w:eastAsia="en-AU"/>
              </w:rPr>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45-154)</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SA</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Weight gain prevention</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56</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mmun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Mass mailings, online, email to list serves, media release (TV, radio), newspaper advertising, word of mouth. </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570</w:t>
            </w:r>
          </w:p>
        </w:tc>
        <w:tc>
          <w:tcPr>
            <w:tcW w:w="33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07</w:t>
            </w:r>
          </w:p>
        </w:tc>
        <w:tc>
          <w:tcPr>
            <w:tcW w:w="208" w:type="pct"/>
          </w:tcPr>
          <w:p w:rsidR="00726730" w:rsidRPr="00B66D08" w:rsidRDefault="00CE1C42" w:rsidP="00726730">
            <w:pPr>
              <w:spacing w:after="0" w:line="240" w:lineRule="auto"/>
              <w:rPr>
                <w:rFonts w:ascii="Palatino Linotype" w:eastAsia="Times New Roman" w:hAnsi="Palatino Linotype" w:cs="Arial"/>
                <w:sz w:val="16"/>
                <w:szCs w:val="16"/>
                <w:lang w:eastAsia="en-AU"/>
              </w:rPr>
            </w:pPr>
            <w:r w:rsidRPr="00CE1C42">
              <w:rPr>
                <w:rFonts w:ascii="Palatino Linotype" w:eastAsia="Times New Roman" w:hAnsi="Palatino Linotype" w:cs="Arial"/>
                <w:sz w:val="16"/>
                <w:szCs w:val="16"/>
                <w:lang w:eastAsia="en-AU"/>
              </w:rPr>
              <w:t>139</w:t>
            </w:r>
            <w:r>
              <w:rPr>
                <w:rFonts w:ascii="Palatino Linotype" w:eastAsia="Times New Roman" w:hAnsi="Palatino Linotype" w:cs="Arial"/>
                <w:sz w:val="16"/>
                <w:szCs w:val="16"/>
                <w:lang w:eastAsia="en-AU"/>
              </w:rPr>
              <w:t>,</w:t>
            </w:r>
            <w:r w:rsidRPr="00CE1C42">
              <w:rPr>
                <w:rFonts w:ascii="Palatino Linotype" w:eastAsia="Times New Roman" w:hAnsi="Palatino Linotype" w:cs="Arial"/>
                <w:sz w:val="16"/>
                <w:szCs w:val="16"/>
                <w:lang w:eastAsia="en-AU"/>
              </w:rPr>
              <w:t>543.72</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600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5281; 3983; 609</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10.5; 15.3</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Phone/email reminders, attendance barriers addressed, offered make up session, contact family and friends, birthday/ holiday cards, periodic newspaper, financial incentives</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8-mon: 7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106,650</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4, 12, 24, 36 and 48-m</w:t>
            </w:r>
          </w:p>
        </w:tc>
      </w:tr>
      <w:tr w:rsidR="00726730" w:rsidRPr="00B66D08" w:rsidTr="00726730">
        <w:trPr>
          <w:trHeight w:val="855"/>
        </w:trPr>
        <w:tc>
          <w:tcPr>
            <w:tcW w:w="373"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 xml:space="preserve">Zhang, 2012, </w:t>
            </w:r>
            <w:r w:rsidRPr="00B66D08">
              <w:rPr>
                <w:rFonts w:ascii="Palatino Linotype" w:eastAsia="Times New Roman" w:hAnsi="Palatino Linotype" w:cs="Arial"/>
                <w:sz w:val="16"/>
                <w:szCs w:val="16"/>
                <w:lang w:eastAsia="en-AU"/>
              </w:rPr>
              <w:fldChar w:fldCharType="begin"/>
            </w:r>
            <w:r>
              <w:rPr>
                <w:rFonts w:ascii="Palatino Linotype" w:eastAsia="Times New Roman" w:hAnsi="Palatino Linotype" w:cs="Arial"/>
                <w:sz w:val="16"/>
                <w:szCs w:val="16"/>
                <w:lang w:eastAsia="en-AU"/>
              </w:rPr>
              <w:instrText xml:space="preserve"> ADDIN EN.CITE &lt;EndNote&gt;&lt;Cite&gt;&lt;Author&gt;Zhang&lt;/Author&gt;&lt;Year&gt;2012&lt;/Year&gt;&lt;RecNum&gt;2298&lt;/RecNum&gt;&lt;DisplayText&gt;(155)&lt;/DisplayText&gt;&lt;record&gt;&lt;rec-number&gt;2298&lt;/rec-number&gt;&lt;foreign-keys&gt;&lt;key app="EN" db-id="5fd59x99oeszwae02epxp52vs5w5zvpdw5w9" timestamp="1572213447"&gt;2298&lt;/key&gt;&lt;/foreign-keys&gt;&lt;ref-type name="Journal Article"&gt;17&lt;/ref-type&gt;&lt;contributors&gt;&lt;authors&gt;&lt;author&gt;Zhang, Y.&lt;/author&gt;&lt;author&gt;Cooke, R.&lt;/author&gt;&lt;/authors&gt;&lt;/contributors&gt;&lt;titles&gt;&lt;title&gt;Using a combined motivational and volitional intervention to promote exercise and healthy dietary behaviour among undergraduates&lt;/title&gt;&lt;secondary-title&gt;Diabetes Research &amp;amp; Clinical Practice&lt;/secondary-title&gt;&lt;/titles&gt;&lt;periodical&gt;&lt;full-title&gt;Diabetes Research &amp;amp; Clinical Practice&lt;/full-title&gt;&lt;/periodical&gt;&lt;pages&gt;215-23&lt;/pages&gt;&lt;volume&gt;95&lt;/volume&gt;&lt;number&gt;2&lt;/number&gt;&lt;dates&gt;&lt;year&gt;2012&lt;/year&gt;&lt;/dates&gt;&lt;accession-num&gt;22055834&lt;/accession-num&gt;&lt;urls&gt;&lt;related-urls&gt;&lt;url&gt;http://ezproxy.newcastle.edu.au/login?url=http://ovidsp.ovid.com/ovidweb.cgi?T=JS&amp;amp;CSC=Y&amp;amp;NEWS=N&amp;amp;PAGE=fulltext&amp;amp;D=med7&amp;amp;AN=22055834&lt;/url&gt;&lt;url&gt;https://www.sciencedirect.com/science/article/pii/S0168822711005456?via%3Dihub&lt;/url&gt;&lt;/related-urls&gt;&lt;/urls&gt;&lt;electronic-resource-num&gt;https://dx.doi.org/10.1016/j.diabres.2011.10.006&lt;/electronic-resource-num&gt;&lt;/record&gt;&lt;/Cite&gt;&lt;/EndNote&gt;</w:instrText>
            </w:r>
            <w:r w:rsidRPr="00B66D08">
              <w:rPr>
                <w:rFonts w:ascii="Palatino Linotype" w:eastAsia="Times New Roman" w:hAnsi="Palatino Linotype" w:cs="Arial"/>
                <w:sz w:val="16"/>
                <w:szCs w:val="16"/>
                <w:lang w:eastAsia="en-AU"/>
              </w:rPr>
              <w:fldChar w:fldCharType="separate"/>
            </w:r>
            <w:r>
              <w:rPr>
                <w:rFonts w:ascii="Palatino Linotype" w:eastAsia="Times New Roman" w:hAnsi="Palatino Linotype" w:cs="Arial"/>
                <w:noProof/>
                <w:sz w:val="16"/>
                <w:szCs w:val="16"/>
                <w:lang w:eastAsia="en-AU"/>
              </w:rPr>
              <w:t>(155)</w:t>
            </w:r>
            <w:r w:rsidRPr="00B66D08">
              <w:rPr>
                <w:rFonts w:ascii="Palatino Linotype" w:eastAsia="Times New Roman" w:hAnsi="Palatino Linotype" w:cs="Arial"/>
                <w:sz w:val="16"/>
                <w:szCs w:val="16"/>
                <w:lang w:eastAsia="en-AU"/>
              </w:rPr>
              <w:fldChar w:fldCharType="end"/>
            </w:r>
          </w:p>
        </w:tc>
        <w:tc>
          <w:tcPr>
            <w:tcW w:w="23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K</w:t>
            </w:r>
          </w:p>
        </w:tc>
        <w:tc>
          <w:tcPr>
            <w:tcW w:w="267" w:type="pct"/>
            <w:shd w:val="clear" w:color="auto" w:fill="auto"/>
            <w:noWrap/>
            <w:hideMark/>
          </w:tcPr>
          <w:p w:rsidR="00726730" w:rsidRPr="00B66D08" w:rsidRDefault="00726730" w:rsidP="00726730">
            <w:pPr>
              <w:spacing w:after="0" w:line="240" w:lineRule="auto"/>
              <w:rPr>
                <w:rFonts w:ascii="Palatino Linotype" w:eastAsia="Times New Roman" w:hAnsi="Palatino Linotype" w:cs="Arial"/>
                <w:color w:val="000000"/>
                <w:sz w:val="16"/>
                <w:szCs w:val="16"/>
                <w:lang w:eastAsia="en-AU"/>
              </w:rPr>
            </w:pPr>
            <w:r w:rsidRPr="00B66D08">
              <w:rPr>
                <w:rFonts w:ascii="Palatino Linotype" w:eastAsia="Times New Roman" w:hAnsi="Palatino Linotype" w:cs="Arial"/>
                <w:color w:val="000000"/>
                <w:sz w:val="16"/>
                <w:szCs w:val="16"/>
                <w:lang w:eastAsia="en-AU"/>
              </w:rPr>
              <w:t>Nutrition and Physical Activity</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Single session</w:t>
            </w:r>
          </w:p>
        </w:tc>
        <w:tc>
          <w:tcPr>
            <w:tcW w:w="251"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niversity</w:t>
            </w:r>
          </w:p>
        </w:tc>
        <w:tc>
          <w:tcPr>
            <w:tcW w:w="750"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w:t>
            </w:r>
          </w:p>
        </w:tc>
        <w:tc>
          <w:tcPr>
            <w:tcW w:w="334" w:type="pct"/>
            <w:shd w:val="clear" w:color="auto" w:fill="auto"/>
            <w:hideMark/>
          </w:tcPr>
          <w:p w:rsidR="00726730" w:rsidRPr="00B66D08" w:rsidRDefault="00CE1C42"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Could not be calculated</w:t>
            </w:r>
          </w:p>
        </w:tc>
        <w:tc>
          <w:tcPr>
            <w:tcW w:w="208" w:type="pct"/>
          </w:tcPr>
          <w:p w:rsidR="00726730" w:rsidRPr="00B66D08" w:rsidRDefault="00726730"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0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127 (powered)*</w:t>
            </w:r>
          </w:p>
        </w:tc>
        <w:tc>
          <w:tcPr>
            <w:tcW w:w="292"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NR; 221; 173; 173</w:t>
            </w:r>
          </w:p>
        </w:tc>
        <w:tc>
          <w:tcPr>
            <w:tcW w:w="376"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U; 78.3; 100.0</w:t>
            </w:r>
          </w:p>
        </w:tc>
        <w:tc>
          <w:tcPr>
            <w:tcW w:w="375"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Course credit</w:t>
            </w:r>
          </w:p>
        </w:tc>
        <w:tc>
          <w:tcPr>
            <w:tcW w:w="218"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4-wks: 48%</w:t>
            </w:r>
          </w:p>
        </w:tc>
        <w:tc>
          <w:tcPr>
            <w:tcW w:w="264" w:type="pct"/>
          </w:tcPr>
          <w:p w:rsidR="00726730" w:rsidRPr="00B66D08" w:rsidRDefault="003216C5" w:rsidP="00726730">
            <w:pPr>
              <w:spacing w:after="0" w:line="240" w:lineRule="auto"/>
              <w:rPr>
                <w:rFonts w:ascii="Palatino Linotype" w:eastAsia="Times New Roman" w:hAnsi="Palatino Linotype" w:cs="Arial"/>
                <w:sz w:val="16"/>
                <w:szCs w:val="16"/>
                <w:lang w:eastAsia="en-AU"/>
              </w:rPr>
            </w:pPr>
            <w:r>
              <w:rPr>
                <w:rFonts w:ascii="Palatino Linotype" w:eastAsia="Times New Roman" w:hAnsi="Palatino Linotype" w:cs="Arial"/>
                <w:sz w:val="16"/>
                <w:szCs w:val="16"/>
                <w:lang w:eastAsia="en-AU"/>
              </w:rPr>
              <w:t>NR</w:t>
            </w:r>
          </w:p>
        </w:tc>
        <w:tc>
          <w:tcPr>
            <w:tcW w:w="264" w:type="pct"/>
            <w:shd w:val="clear" w:color="auto" w:fill="auto"/>
            <w:hideMark/>
          </w:tcPr>
          <w:p w:rsidR="00726730" w:rsidRPr="00B66D08" w:rsidRDefault="00726730" w:rsidP="00726730">
            <w:pPr>
              <w:spacing w:after="0" w:line="240" w:lineRule="auto"/>
              <w:rPr>
                <w:rFonts w:ascii="Palatino Linotype" w:eastAsia="Times New Roman" w:hAnsi="Palatino Linotype" w:cs="Arial"/>
                <w:sz w:val="16"/>
                <w:szCs w:val="16"/>
                <w:lang w:eastAsia="en-AU"/>
              </w:rPr>
            </w:pPr>
            <w:r w:rsidRPr="00B66D08">
              <w:rPr>
                <w:rFonts w:ascii="Palatino Linotype" w:eastAsia="Times New Roman" w:hAnsi="Palatino Linotype" w:cs="Arial"/>
                <w:sz w:val="16"/>
                <w:szCs w:val="16"/>
                <w:lang w:eastAsia="en-AU"/>
              </w:rPr>
              <w:t>0, 2 and 4 weeks</w:t>
            </w:r>
          </w:p>
        </w:tc>
      </w:tr>
    </w:tbl>
    <w:p w:rsidR="00487E7C" w:rsidRDefault="00E30A34">
      <w:pPr>
        <w:rPr>
          <w:rFonts w:ascii="Palatino Linotype" w:hAnsi="Palatino Linotype"/>
          <w:sz w:val="16"/>
          <w:szCs w:val="16"/>
        </w:rPr>
      </w:pPr>
      <w:r w:rsidRPr="00B66D08">
        <w:rPr>
          <w:rFonts w:ascii="Palatino Linotype" w:hAnsi="Palatino Linotype"/>
          <w:sz w:val="16"/>
          <w:szCs w:val="16"/>
        </w:rPr>
        <w:t>* Indicates those where goal</w:t>
      </w:r>
      <w:r w:rsidR="00AF3343" w:rsidRPr="00B66D08">
        <w:rPr>
          <w:rFonts w:ascii="Palatino Linotype" w:hAnsi="Palatino Linotype"/>
          <w:sz w:val="16"/>
          <w:szCs w:val="16"/>
        </w:rPr>
        <w:t xml:space="preserve"> sample size was </w:t>
      </w:r>
      <w:r w:rsidR="00032326" w:rsidRPr="00B66D08">
        <w:rPr>
          <w:rFonts w:ascii="Palatino Linotype" w:hAnsi="Palatino Linotype"/>
          <w:sz w:val="16"/>
          <w:szCs w:val="16"/>
        </w:rPr>
        <w:t>met/adequate retention achieved. NR: Not reported. U: Unclear</w:t>
      </w:r>
      <w:r w:rsidR="006E0B31" w:rsidRPr="00B66D08">
        <w:rPr>
          <w:rFonts w:ascii="Palatino Linotype" w:hAnsi="Palatino Linotype"/>
          <w:sz w:val="16"/>
          <w:szCs w:val="16"/>
        </w:rPr>
        <w:t xml:space="preserve">. </w:t>
      </w:r>
    </w:p>
    <w:p w:rsidR="003216C5" w:rsidRPr="00B66D08" w:rsidRDefault="003216C5">
      <w:pPr>
        <w:rPr>
          <w:rFonts w:ascii="Palatino Linotype" w:hAnsi="Palatino Linotype"/>
          <w:sz w:val="16"/>
          <w:szCs w:val="16"/>
        </w:rPr>
      </w:pPr>
      <w:r>
        <w:rPr>
          <w:rFonts w:ascii="Palatino Linotype" w:hAnsi="Palatino Linotype"/>
          <w:sz w:val="16"/>
          <w:szCs w:val="16"/>
        </w:rPr>
        <w:t>≠</w:t>
      </w:r>
      <w:r>
        <w:rPr>
          <w:rFonts w:ascii="Palatino Linotype" w:hAnsi="Palatino Linotype"/>
          <w:sz w:val="16"/>
          <w:szCs w:val="16"/>
          <w:vertAlign w:val="superscript"/>
        </w:rPr>
        <w:t xml:space="preserve"> </w:t>
      </w:r>
      <w:r w:rsidRPr="003216C5">
        <w:rPr>
          <w:rFonts w:ascii="Palatino Linotype" w:hAnsi="Palatino Linotype"/>
          <w:sz w:val="16"/>
          <w:szCs w:val="16"/>
        </w:rPr>
        <w:t>To standardise, studies that reported cost information in a currency other than USD (n=10 studies) were converted to USD using xe.com (https://www.xe.com/currencytables/) from the year and month that the study was conducted.</w:t>
      </w:r>
    </w:p>
    <w:p w:rsidR="00E30A34" w:rsidRPr="00326233" w:rsidRDefault="00E30A34">
      <w:pPr>
        <w:rPr>
          <w:rFonts w:ascii="Palatino Linotype" w:hAnsi="Palatino Linotype"/>
          <w:b/>
          <w:szCs w:val="20"/>
        </w:rPr>
      </w:pPr>
      <w:r w:rsidRPr="00326233">
        <w:rPr>
          <w:rFonts w:ascii="Palatino Linotype" w:hAnsi="Palatino Linotype"/>
          <w:b/>
          <w:szCs w:val="20"/>
        </w:rPr>
        <w:t>References</w:t>
      </w:r>
    </w:p>
    <w:p w:rsidR="007970E5" w:rsidRPr="00326233" w:rsidRDefault="00487E7C" w:rsidP="007970E5">
      <w:pPr>
        <w:pStyle w:val="EndNoteBibliography"/>
        <w:spacing w:after="0"/>
        <w:rPr>
          <w:rFonts w:ascii="Palatino Linotype" w:hAnsi="Palatino Linotype"/>
          <w:sz w:val="16"/>
          <w:szCs w:val="16"/>
        </w:rPr>
      </w:pPr>
      <w:r w:rsidRPr="00326233">
        <w:rPr>
          <w:rFonts w:ascii="Palatino Linotype" w:hAnsi="Palatino Linotype"/>
          <w:sz w:val="16"/>
          <w:szCs w:val="16"/>
        </w:rPr>
        <w:fldChar w:fldCharType="begin"/>
      </w:r>
      <w:r w:rsidRPr="00326233">
        <w:rPr>
          <w:rFonts w:ascii="Palatino Linotype" w:hAnsi="Palatino Linotype"/>
          <w:sz w:val="16"/>
          <w:szCs w:val="16"/>
        </w:rPr>
        <w:instrText xml:space="preserve"> ADDIN EN.REFLIST </w:instrText>
      </w:r>
      <w:r w:rsidRPr="00326233">
        <w:rPr>
          <w:rFonts w:ascii="Palatino Linotype" w:hAnsi="Palatino Linotype"/>
          <w:sz w:val="16"/>
          <w:szCs w:val="16"/>
        </w:rPr>
        <w:fldChar w:fldCharType="separate"/>
      </w:r>
      <w:r w:rsidR="007970E5" w:rsidRPr="00326233">
        <w:rPr>
          <w:rFonts w:ascii="Palatino Linotype" w:hAnsi="Palatino Linotype"/>
          <w:sz w:val="16"/>
          <w:szCs w:val="16"/>
        </w:rPr>
        <w:t>1.</w:t>
      </w:r>
      <w:r w:rsidR="007970E5" w:rsidRPr="00326233">
        <w:rPr>
          <w:rFonts w:ascii="Palatino Linotype" w:hAnsi="Palatino Linotype"/>
          <w:sz w:val="16"/>
          <w:szCs w:val="16"/>
        </w:rPr>
        <w:tab/>
        <w:t>Partridge SR, Allman-Farinelli M, McGeechan K, Balestracci K, Wong AT, Hebden L, et al. Process evaluation of TXT2BFiT: a multi-component mHealth randomised controlled trial to prevent weight gain in young adults. Int. 2016;13: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w:t>
      </w:r>
      <w:r w:rsidRPr="00326233">
        <w:rPr>
          <w:rFonts w:ascii="Palatino Linotype" w:hAnsi="Palatino Linotype"/>
          <w:sz w:val="16"/>
          <w:szCs w:val="16"/>
        </w:rPr>
        <w:tab/>
        <w:t>Partridge SR, Balestracci K, Wong ATY, Hebden L, McGeechan K, Denney-Wilson E, et al. Effective Strategies to Recruit Young Adults Into the TXT2BFiT mHealth Randomized Controlled Trial for Weight Gain Prevention. Jmir Research Protocols. 2015;4(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w:t>
      </w:r>
      <w:r w:rsidRPr="00326233">
        <w:rPr>
          <w:rFonts w:ascii="Palatino Linotype" w:hAnsi="Palatino Linotype"/>
          <w:sz w:val="16"/>
          <w:szCs w:val="16"/>
        </w:rPr>
        <w:tab/>
        <w:t>Partridge SR, McGeechan K, Bauman A, Phongsavan P, Allman-Farinelli M. Improved eating behaviours mediate weight gain prevention of young adults: Moderation and mediation results of a randomised controlled trial of TXT2BFiT, mHealth program. The International Journal of Behavioral Nutrition and Physical Activity Vol 13 2016, ArtID 44. 2016;1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w:t>
      </w:r>
      <w:r w:rsidRPr="00326233">
        <w:rPr>
          <w:rFonts w:ascii="Palatino Linotype" w:hAnsi="Palatino Linotype"/>
          <w:sz w:val="16"/>
          <w:szCs w:val="16"/>
        </w:rPr>
        <w:tab/>
        <w:t>Partridge SR, McGeechan K, Bauman A, Phongsavan P, Allman-Farinelli M. Improved confidence in performing nutrition and physical activity behaviours mediates behavioural change in young adults: Mediation results of a randomised controlled mHealth intervention. Appetite. 2017;108:425-3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w:t>
      </w:r>
      <w:r w:rsidRPr="00326233">
        <w:rPr>
          <w:rFonts w:ascii="Palatino Linotype" w:hAnsi="Palatino Linotype"/>
          <w:sz w:val="16"/>
          <w:szCs w:val="16"/>
        </w:rPr>
        <w:tab/>
        <w:t>Partridge SR, McGeechan K, Hebden L, Balestracci K, Wong ATY, Denney-Wilson E, et al. Effectiveness of a mHealth Lifestyle Program With Telephone Support (TXT2BFiT) to Prevent Unhealthy Weight Gain in Young Adults: Randomized Controlled Trial. JMIR mHealth and uHealth. 2015;3(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w:t>
      </w:r>
      <w:r w:rsidRPr="00326233">
        <w:rPr>
          <w:rFonts w:ascii="Palatino Linotype" w:hAnsi="Palatino Linotype"/>
          <w:sz w:val="16"/>
          <w:szCs w:val="16"/>
        </w:rPr>
        <w:tab/>
        <w:t>Hebden L, Balestracci K, McGeechan K, Denney-Wilson E, Harris M, Bauman A, et al. 'TXT2BFiT' a mobile phone-based healthy lifestyle program for preventing unhealthy weight gain in young adults: study protocol for a randomized controlled trial. Trials [Electronic Resource]. 2013;14:7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w:t>
      </w:r>
      <w:r w:rsidRPr="00326233">
        <w:rPr>
          <w:rFonts w:ascii="Palatino Linotype" w:hAnsi="Palatino Linotype"/>
          <w:sz w:val="16"/>
          <w:szCs w:val="16"/>
        </w:rPr>
        <w:tab/>
        <w:t>Allman-Farinelli M, Partridge SR, McGeechan K, Balestracci K, Hebden L, Wong A, et al. A Mobile Health Lifestyle Program for Prevention of Weight Gain in Young Adults (TXT2BFiT): Nine-Month Outcomes of a Randomized Controlled Trial. JMIR mHealth and uHealth. 2016;4(2):e7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w:t>
      </w:r>
      <w:r w:rsidRPr="00326233">
        <w:rPr>
          <w:rFonts w:ascii="Palatino Linotype" w:hAnsi="Palatino Linotype"/>
          <w:sz w:val="16"/>
          <w:szCs w:val="16"/>
        </w:rPr>
        <w:tab/>
        <w:t>Amiot CE, El Hajj Boutros G, Sukhanova K, Karelis AD. Testing a novel multicomponent intervention to reduce meat consumption in young men. PloS one. 2018;13(10):e0204590-e.</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w:t>
      </w:r>
      <w:r w:rsidRPr="00326233">
        <w:rPr>
          <w:rFonts w:ascii="Palatino Linotype" w:hAnsi="Palatino Linotype"/>
          <w:sz w:val="16"/>
          <w:szCs w:val="16"/>
        </w:rPr>
        <w:tab/>
        <w:t>Annesi JJ, Howton A, Johnson PH, Porter KJ. Pilot testing a cognitive-behavioral protocol on psychosocial predictors of exercise, nutrition, weight, and body satisfaction changes in a college-level health-related fitness course. Journal of American College Health. 2015;63(4):268-7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lastRenderedPageBreak/>
        <w:t>10.</w:t>
      </w:r>
      <w:r w:rsidRPr="00326233">
        <w:rPr>
          <w:rFonts w:ascii="Palatino Linotype" w:hAnsi="Palatino Linotype"/>
          <w:sz w:val="16"/>
          <w:szCs w:val="16"/>
        </w:rPr>
        <w:tab/>
        <w:t>Ashton LM, Morgan PJ, Hutchesson MJ, Rollo ME, Collins CE. Feasibility and preliminary efficacy of the ‘HEYMAN’ healthy lifestyle program for young men: a pilot randomised controlled trial. Nutr J. 2017;16: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w:t>
      </w:r>
      <w:r w:rsidRPr="00326233">
        <w:rPr>
          <w:rFonts w:ascii="Palatino Linotype" w:hAnsi="Palatino Linotype"/>
          <w:sz w:val="16"/>
          <w:szCs w:val="16"/>
        </w:rPr>
        <w:tab/>
        <w:t>Bailey BW, Bartholomew CL, Summerhays C, Deru L, Compton S, Tucker LA, et al. The Impact of Step Recommendations on Body Composition and Physical Activity Patterns in College Freshman Women: A Randomized Trial. J Obes. 2019;2019:403682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w:t>
      </w:r>
      <w:r w:rsidRPr="00326233">
        <w:rPr>
          <w:rFonts w:ascii="Palatino Linotype" w:hAnsi="Palatino Linotype"/>
          <w:sz w:val="16"/>
          <w:szCs w:val="16"/>
        </w:rPr>
        <w:tab/>
        <w:t>Bertz F, Pacanowski CR, Levitsky DA. Frequent Self-Weighing with Electronic Graphic Feedback to Prevent Age-Related Weight Gain in Young Adults. Obesity. 2015;23(10):2009-1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w:t>
      </w:r>
      <w:r w:rsidRPr="00326233">
        <w:rPr>
          <w:rFonts w:ascii="Palatino Linotype" w:hAnsi="Palatino Linotype"/>
          <w:sz w:val="16"/>
          <w:szCs w:val="16"/>
        </w:rPr>
        <w:tab/>
        <w:t>Bray SR, Beauchamp MR, Latimer AE, Hoar SD, Shields CA, Bruner MW. Effects of a print-mediated intervention on physical activity during transition to the first year of university. Behavioral Medicine. 2011;37(2):60-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w:t>
      </w:r>
      <w:r w:rsidRPr="00326233">
        <w:rPr>
          <w:rFonts w:ascii="Palatino Linotype" w:hAnsi="Palatino Linotype"/>
          <w:sz w:val="16"/>
          <w:szCs w:val="16"/>
        </w:rPr>
        <w:tab/>
        <w:t>Brookie KL, Mainvil LA, Carr AC, Vissers MC, Conner TS. The development and effectiveness of an ecological momentary intervention to increase daily fruit and vegetable consumption in low-consuming young adults. Appetite. 2017;108:32-4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5.</w:t>
      </w:r>
      <w:r w:rsidRPr="00326233">
        <w:rPr>
          <w:rFonts w:ascii="Palatino Linotype" w:hAnsi="Palatino Linotype"/>
          <w:sz w:val="16"/>
          <w:szCs w:val="16"/>
        </w:rPr>
        <w:tab/>
        <w:t>Brown ON, O'Connor LE, Savaiano D. Mobile MyPlate: a pilot study using text messaging to provide nutrition education and promote better dietary choices in college students. Journal of American College Health. 2014;62(5):320-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6.</w:t>
      </w:r>
      <w:r w:rsidRPr="00326233">
        <w:rPr>
          <w:rFonts w:ascii="Palatino Linotype" w:hAnsi="Palatino Linotype"/>
          <w:sz w:val="16"/>
          <w:szCs w:val="16"/>
        </w:rPr>
        <w:tab/>
        <w:t>Buscemi J, Yurasek AM, Dennhardt AA, Martens MP, Murphy JG. A randomized trial of a brief intervention for obesity in college students. Clin. 2011;1(4-6):131-4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7.</w:t>
      </w:r>
      <w:r w:rsidRPr="00326233">
        <w:rPr>
          <w:rFonts w:ascii="Palatino Linotype" w:hAnsi="Palatino Linotype"/>
          <w:sz w:val="16"/>
          <w:szCs w:val="16"/>
        </w:rPr>
        <w:tab/>
        <w:t>Butryn ML, Forman E, Hoffman K, Shaw J, Juarascio A. A pilot study of acceptance and commitment therapy for promotion of physical activity. Journal of physical activity &amp; health. 2011;8(4):516-2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8.</w:t>
      </w:r>
      <w:r w:rsidRPr="00326233">
        <w:rPr>
          <w:rFonts w:ascii="Palatino Linotype" w:hAnsi="Palatino Linotype"/>
          <w:sz w:val="16"/>
          <w:szCs w:val="16"/>
        </w:rPr>
        <w:tab/>
        <w:t>Calfas KJ, Sallis JF, Nichols JF, Sarkin JA, Johnson MF, Caparosa S, et al. Project GRAD: two-year outcomes of a randomized controlled physical activity intervention among young adults. Graduate Ready for Activity Daily. American journal of preventive medicine. 2000;18(1):28-3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9.</w:t>
      </w:r>
      <w:r w:rsidRPr="00326233">
        <w:rPr>
          <w:rFonts w:ascii="Palatino Linotype" w:hAnsi="Palatino Linotype"/>
          <w:sz w:val="16"/>
          <w:szCs w:val="16"/>
        </w:rPr>
        <w:tab/>
        <w:t>Sallis JF, Calfas KJ, Nichols JF, Sarkin JA, Johnson MF, Caparosa S, et al. Evaluation of a university course to promote physical activity: Project GRAD. Research quarterly for exercise and sport. 1999;70(1):1-1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0.</w:t>
      </w:r>
      <w:r w:rsidRPr="00326233">
        <w:rPr>
          <w:rFonts w:ascii="Palatino Linotype" w:hAnsi="Palatino Linotype"/>
          <w:sz w:val="16"/>
          <w:szCs w:val="16"/>
        </w:rPr>
        <w:tab/>
        <w:t>Sarkin JA, Marshall SJ, Larson KA, Calfas KJ, Sallis JF. A comparison of methods of recruitment to a health promotion program for university seniors. Prev Med. 1998;27(4):562-7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1.</w:t>
      </w:r>
      <w:r w:rsidRPr="00326233">
        <w:rPr>
          <w:rFonts w:ascii="Palatino Linotype" w:hAnsi="Palatino Linotype"/>
          <w:sz w:val="16"/>
          <w:szCs w:val="16"/>
        </w:rPr>
        <w:tab/>
        <w:t>Cambien F, Richard JL, Ducimetiere P, Warnet JM, Kahn J. The Paris Cardiovascular Risk Factor Prevention Trial. Effects of two years of intervention in a population of young men. Journal of Epidemiology &amp; Community Health. 1981;35(2):91-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2.</w:t>
      </w:r>
      <w:r w:rsidRPr="00326233">
        <w:rPr>
          <w:rFonts w:ascii="Palatino Linotype" w:hAnsi="Palatino Linotype"/>
          <w:sz w:val="16"/>
          <w:szCs w:val="16"/>
        </w:rPr>
        <w:tab/>
        <w:t>Carfora V, Bertolotti M, Catellani P. Informational and emotional daily messages to reduce red and processed meat consumption. Appetite. 2019;141:10433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3.</w:t>
      </w:r>
      <w:r w:rsidRPr="00326233">
        <w:rPr>
          <w:rFonts w:ascii="Palatino Linotype" w:hAnsi="Palatino Linotype"/>
          <w:sz w:val="16"/>
          <w:szCs w:val="16"/>
        </w:rPr>
        <w:tab/>
        <w:t>Chang MW, Brown R, Nitzke S. Participant recruitment and retention in a pilot program to prevent weight gain in low-income overweight and obese mothers. BMC Public Health. 2009;9:42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4.</w:t>
      </w:r>
      <w:r w:rsidRPr="00326233">
        <w:rPr>
          <w:rFonts w:ascii="Palatino Linotype" w:hAnsi="Palatino Linotype"/>
          <w:sz w:val="16"/>
          <w:szCs w:val="16"/>
        </w:rPr>
        <w:tab/>
        <w:t>Chang MW, Nitzke S, Brown R. Design and outcomes of a Mothers In Motion behavioral intervention pilot study. J Nutr Educ Behav. 2010;42(3 Suppl):S11-2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5.</w:t>
      </w:r>
      <w:r w:rsidRPr="00326233">
        <w:rPr>
          <w:rFonts w:ascii="Palatino Linotype" w:hAnsi="Palatino Linotype"/>
          <w:sz w:val="16"/>
          <w:szCs w:val="16"/>
        </w:rPr>
        <w:tab/>
        <w:t>Chapman J, Armitage CJ, Norman P. Comparing implementation intention interventions in relation to young adults' intake of fruit and vegetables. Psychology &amp; health. 2009;24(3):317-3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6.</w:t>
      </w:r>
      <w:r w:rsidRPr="00326233">
        <w:rPr>
          <w:rFonts w:ascii="Palatino Linotype" w:hAnsi="Palatino Linotype"/>
          <w:sz w:val="16"/>
          <w:szCs w:val="16"/>
        </w:rPr>
        <w:tab/>
        <w:t>Chiang T-L, Chen C, Hsu C-H, Lin Y-C, Wu H-J. Is the goal of 12,000 steps per day sufficient for improving body composition and metabolic syndrome? The necessity of combining exercise intensity: a randomized controlled trial. BMC Public Health. 2019;19(1):121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7.</w:t>
      </w:r>
      <w:r w:rsidRPr="00326233">
        <w:rPr>
          <w:rFonts w:ascii="Palatino Linotype" w:hAnsi="Palatino Linotype"/>
          <w:sz w:val="16"/>
          <w:szCs w:val="16"/>
        </w:rPr>
        <w:tab/>
        <w:t>Conner M, Rhodes RE, Morris B, McEachan R, Lawton R. Changing exercise through targeting affective or cognitive attitudes. Psychology &amp; health. 2011;26(2):133-4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8.</w:t>
      </w:r>
      <w:r w:rsidRPr="00326233">
        <w:rPr>
          <w:rFonts w:ascii="Palatino Linotype" w:hAnsi="Palatino Linotype"/>
          <w:sz w:val="16"/>
          <w:szCs w:val="16"/>
        </w:rPr>
        <w:tab/>
        <w:t>Cooke PA, Tully MA, Cupples ME, Gilliland AE, Gormley GJ. A randomised control trial of experiential learning to promote physical activity. Education for Primary Care. 2013;24(6):427-3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29.</w:t>
      </w:r>
      <w:r w:rsidRPr="00326233">
        <w:rPr>
          <w:rFonts w:ascii="Palatino Linotype" w:hAnsi="Palatino Linotype"/>
          <w:sz w:val="16"/>
          <w:szCs w:val="16"/>
        </w:rPr>
        <w:tab/>
        <w:t>Cooke R, Trebaczyk H, Harris P, Wright AJ. Self-affirmation promotes physical activity. Journal of Sport &amp; Exercise Psychology. 2014;36(2):217-2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0.</w:t>
      </w:r>
      <w:r w:rsidRPr="00326233">
        <w:rPr>
          <w:rFonts w:ascii="Palatino Linotype" w:hAnsi="Palatino Linotype"/>
          <w:sz w:val="16"/>
          <w:szCs w:val="16"/>
        </w:rPr>
        <w:tab/>
        <w:t>Do M, Kattelmann K, Boeckner L, Greene G, White A, Hoerr S, et al. Low-income young adults report increased variety in fruit and vegetable intake after a stage-tailored intervention. Nutrition Research. 2008;28(8):517-2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1.</w:t>
      </w:r>
      <w:r w:rsidRPr="00326233">
        <w:rPr>
          <w:rFonts w:ascii="Palatino Linotype" w:hAnsi="Palatino Linotype"/>
          <w:sz w:val="16"/>
          <w:szCs w:val="16"/>
        </w:rPr>
        <w:tab/>
        <w:t>Nitzke S, Kritsch K, Boeckner L, Greene G, Hoerr S, Horacek T, et al. A stage-tailored multi-modal intervention increases fruit and vegetable intakes of low-income young adults. American Journal of Health Promotion. 2007;22(1):6-1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2.</w:t>
      </w:r>
      <w:r w:rsidRPr="00326233">
        <w:rPr>
          <w:rFonts w:ascii="Palatino Linotype" w:hAnsi="Palatino Linotype"/>
          <w:sz w:val="16"/>
          <w:szCs w:val="16"/>
        </w:rPr>
        <w:tab/>
        <w:t>Eiben G, Lissner L. Health Hunters--an intervention to prevent overweight and obesity in young high-risk women. 2006;30(4):691-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3.</w:t>
      </w:r>
      <w:r w:rsidRPr="00326233">
        <w:rPr>
          <w:rFonts w:ascii="Palatino Linotype" w:hAnsi="Palatino Linotype"/>
          <w:sz w:val="16"/>
          <w:szCs w:val="16"/>
        </w:rPr>
        <w:tab/>
        <w:t>Eisenberg MH, Phillips L, Fowler L, Moore PJ. The impact of E-diaries and accelerometers on young adults' perceived and objectively assessed physical activity. Psychology of Sport and Exercise. 2017;30:55-6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4.</w:t>
      </w:r>
      <w:r w:rsidRPr="00326233">
        <w:rPr>
          <w:rFonts w:ascii="Palatino Linotype" w:hAnsi="Palatino Linotype"/>
          <w:sz w:val="16"/>
          <w:szCs w:val="16"/>
        </w:rPr>
        <w:tab/>
        <w:t>Franko DL, Cousineau TM, Trant M, Green TC, Rancourt D, Thompson D, et al. Motivation, self-efficacy, physical activity and nutrition in college students: Randomized controlled trial of an internet-based education program. Preventive Medicine: An International Journal Devoted to Practice and Theory. 2008;47(4):369-7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5.</w:t>
      </w:r>
      <w:r w:rsidRPr="00326233">
        <w:rPr>
          <w:rFonts w:ascii="Palatino Linotype" w:hAnsi="Palatino Linotype"/>
          <w:sz w:val="16"/>
          <w:szCs w:val="16"/>
        </w:rPr>
        <w:tab/>
        <w:t>Franko DL, Jenkins A, Rodgers RF. Toward Reducing Risk for Eating Disorders and Obesity in Latina College Women. Journal of Counseling and Development. 2012;90(3):298-30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6.</w:t>
      </w:r>
      <w:r w:rsidRPr="00326233">
        <w:rPr>
          <w:rFonts w:ascii="Palatino Linotype" w:hAnsi="Palatino Linotype"/>
          <w:sz w:val="16"/>
          <w:szCs w:val="16"/>
        </w:rPr>
        <w:tab/>
        <w:t>Godino JG, Merchant G, Norman GJ, Donohue MC, Marshall SJ, Fowler JH, et al. Using social and mobile tools for weight loss in overweight and obese young adults (Project SMART): a 2 year, parallel-group, randomised, controlled trial. The Lancet Diabetes and Endocrinology. 2016;4(9):747-5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7.</w:t>
      </w:r>
      <w:r w:rsidRPr="00326233">
        <w:rPr>
          <w:rFonts w:ascii="Palatino Linotype" w:hAnsi="Palatino Linotype"/>
          <w:sz w:val="16"/>
          <w:szCs w:val="16"/>
        </w:rPr>
        <w:tab/>
        <w:t>Kolodziejczyk JK, Norman GJ, Rock CL, Arredondo EM, Madanat H, Roesch SC, et al. Strategies that predict weight loss among overweight/obese young adults. Am J Health Behav. 2014;38(6):871-8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8.</w:t>
      </w:r>
      <w:r w:rsidRPr="00326233">
        <w:rPr>
          <w:rFonts w:ascii="Palatino Linotype" w:hAnsi="Palatino Linotype"/>
          <w:sz w:val="16"/>
          <w:szCs w:val="16"/>
        </w:rPr>
        <w:tab/>
        <w:t>Patrick K, Marshall SJ, Davila EP, Kolodziejczyk JK, Fowler JH, Calfas KJ, et al. Design and implementation of a randomized controlled social and mobile weight loss trial for young adults (project SMART). Contemporary Clinical Trials. 2014;37(1):10-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39.</w:t>
      </w:r>
      <w:r w:rsidRPr="00326233">
        <w:rPr>
          <w:rFonts w:ascii="Palatino Linotype" w:hAnsi="Palatino Linotype"/>
          <w:sz w:val="16"/>
          <w:szCs w:val="16"/>
        </w:rPr>
        <w:tab/>
        <w:t>Gupta A, Calfas KJ, Marshall SJ, Robinson TN, Rock CL, Huang JS, et al. Clinical trial management of participant recruitment, enrollment, engagement, and retention in the SMART study using a Marketing and Information Technology (MARKIT) model. Contemporary Clinical Trials. 2015;42:185-9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lastRenderedPageBreak/>
        <w:t>40.</w:t>
      </w:r>
      <w:r w:rsidRPr="00326233">
        <w:rPr>
          <w:rFonts w:ascii="Palatino Linotype" w:hAnsi="Palatino Linotype"/>
          <w:sz w:val="16"/>
          <w:szCs w:val="16"/>
        </w:rPr>
        <w:tab/>
        <w:t>Gokee-LaRose J, Gorin AA, Wing RR. Behavioral self-regulation for weight loss in young adults: A randomized controlled trial. The International Journal of Behavioral Nutrition and Physical Activity Vol 6 2009, ArtID 10. 2009;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1.</w:t>
      </w:r>
      <w:r w:rsidRPr="00326233">
        <w:rPr>
          <w:rFonts w:ascii="Palatino Linotype" w:hAnsi="Palatino Linotype"/>
          <w:sz w:val="16"/>
          <w:szCs w:val="16"/>
        </w:rPr>
        <w:tab/>
        <w:t>Goodman S, Morrongiello B, Meckling K. A randomized, controlled trial evaluating the efficacy of an online intervention targeting vitamin D intake, knowledge and status among young adults. Int. 2016;13(1):11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2.</w:t>
      </w:r>
      <w:r w:rsidRPr="00326233">
        <w:rPr>
          <w:rFonts w:ascii="Palatino Linotype" w:hAnsi="Palatino Linotype"/>
          <w:sz w:val="16"/>
          <w:szCs w:val="16"/>
        </w:rPr>
        <w:tab/>
        <w:t>Gow RW, Trace SE, Mazzeo SE. Preventing weight gain in first year college students: An online intervention to prevent the "freshman fifteen.". Eating Behaviors. 2010;11(1):33-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3.</w:t>
      </w:r>
      <w:r w:rsidRPr="00326233">
        <w:rPr>
          <w:rFonts w:ascii="Palatino Linotype" w:hAnsi="Palatino Linotype"/>
          <w:sz w:val="16"/>
          <w:szCs w:val="16"/>
        </w:rPr>
        <w:tab/>
        <w:t>Dour CA, Horacek TM, Schembre SM, Lohse B, Hoerr S, Kattelmann K, et al. Process evaluation of Project WebHealth: a nondieting Web-based intervention for obesity prevention in college students. J Nutr Educ Behav. 2013;45(4):288-9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4.</w:t>
      </w:r>
      <w:r w:rsidRPr="00326233">
        <w:rPr>
          <w:rFonts w:ascii="Palatino Linotype" w:hAnsi="Palatino Linotype"/>
          <w:sz w:val="16"/>
          <w:szCs w:val="16"/>
        </w:rPr>
        <w:tab/>
        <w:t>Greene GW, White AA, Hoerr SL, Lohse B, Schembre SM, Riebe D, et al. Impact of an Online Healthful Eating and Physical Activity Program for College Students. American Journal of Health Promotion. 2012;27(2):E47-E5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5.</w:t>
      </w:r>
      <w:r w:rsidRPr="00326233">
        <w:rPr>
          <w:rFonts w:ascii="Palatino Linotype" w:hAnsi="Palatino Linotype"/>
          <w:sz w:val="16"/>
          <w:szCs w:val="16"/>
        </w:rPr>
        <w:tab/>
        <w:t>Halperin DT, Laux J, LeFranc-García C, Araujo C, Palacios C. Findings From a Randomized Trial of Weight Gain Prevention Among Overweight Puerto Rican Young Adults. J Nutr Educ Behav. 2019;51(2):205-1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6.</w:t>
      </w:r>
      <w:r w:rsidRPr="00326233">
        <w:rPr>
          <w:rFonts w:ascii="Palatino Linotype" w:hAnsi="Palatino Linotype"/>
          <w:sz w:val="16"/>
          <w:szCs w:val="16"/>
        </w:rPr>
        <w:tab/>
        <w:t>Hebden L, Cook A, van der Ploeg HP, King L, Bauman A, Allman-Farinelli M. A mobile health intervention for weight management among young adults: a pilot randomised controlled trial. J Hum Nutr Diet. 2014;27(4):322-3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7.</w:t>
      </w:r>
      <w:r w:rsidRPr="00326233">
        <w:rPr>
          <w:rFonts w:ascii="Palatino Linotype" w:hAnsi="Palatino Linotype"/>
          <w:sz w:val="16"/>
          <w:szCs w:val="16"/>
        </w:rPr>
        <w:tab/>
        <w:t>Heeren GA, Jemmott JB, Marange CS, Rumosa Gwaze A, Batidzirai JM, Ngwane Z, et al. Health-Promotion Intervention Increases Self-Reported Physical Activity in Sub-Saharan African University Students: A Randomized Controlled Pilot Study. Behavioral Medicine. 2017:1-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8.</w:t>
      </w:r>
      <w:r w:rsidRPr="00326233">
        <w:rPr>
          <w:rFonts w:ascii="Palatino Linotype" w:hAnsi="Palatino Linotype"/>
          <w:sz w:val="16"/>
          <w:szCs w:val="16"/>
        </w:rPr>
        <w:tab/>
        <w:t>Hivert M, Langlois M, Berard P, Cuerrier J, Carpentier A. Prevention of weight gain in young adults through a seminar-based intervention program. International Journal of Obesity. 2007;31(8):1262-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49.</w:t>
      </w:r>
      <w:r w:rsidRPr="00326233">
        <w:rPr>
          <w:rFonts w:ascii="Palatino Linotype" w:hAnsi="Palatino Linotype"/>
          <w:sz w:val="16"/>
          <w:szCs w:val="16"/>
        </w:rPr>
        <w:tab/>
        <w:t>Husband CJ, Wharf-Higgins J, Rhodes RE. A feasibility randomized trial of an identity-based physical activity intervention among university students. Health Psychology and Behavioral Medicine. 2019;7(1):128-4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0.</w:t>
      </w:r>
      <w:r w:rsidRPr="00326233">
        <w:rPr>
          <w:rFonts w:ascii="Palatino Linotype" w:hAnsi="Palatino Linotype"/>
          <w:sz w:val="16"/>
          <w:szCs w:val="16"/>
        </w:rPr>
        <w:tab/>
        <w:t>Hutchesson M, Callister R, Morgan P, Pranata I, Clarke E, Skinner G, et al. A Targeted and Tailored eHealth Weight Loss Program for Young Women: The Be Positive Be Healthe Randomized Controlled Trial. Healthcare. 2018;6(2):3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1.</w:t>
      </w:r>
      <w:r w:rsidRPr="00326233">
        <w:rPr>
          <w:rFonts w:ascii="Palatino Linotype" w:hAnsi="Palatino Linotype"/>
          <w:sz w:val="16"/>
          <w:szCs w:val="16"/>
        </w:rPr>
        <w:tab/>
        <w:t>Jakicic JM, Davis KK, Rogers RJ, et al. Effect of wearable technology combined with a lifestyle intervention on long-term weight loss: The idea randomized clinical trial. JAMA. 2016;316(11):1161-7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2.</w:t>
      </w:r>
      <w:r w:rsidRPr="00326233">
        <w:rPr>
          <w:rFonts w:ascii="Palatino Linotype" w:hAnsi="Palatino Linotype"/>
          <w:sz w:val="16"/>
          <w:szCs w:val="16"/>
        </w:rPr>
        <w:tab/>
        <w:t>Jakicic JM, King WC, Marcus MD, Davis KK, Helsel D, Rickman AD, et al. Short-term weight loss with diet and physical activity in young adults: The IDEA study. Obesity. 2015;23(12):2385-9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3.</w:t>
      </w:r>
      <w:r w:rsidRPr="00326233">
        <w:rPr>
          <w:rFonts w:ascii="Palatino Linotype" w:hAnsi="Palatino Linotype"/>
          <w:sz w:val="16"/>
          <w:szCs w:val="16"/>
        </w:rPr>
        <w:tab/>
        <w:t>Jauho AM, Pyky R, Ahola R, Kangas M, Virtanen P, Korpelainen R, et al. Effect of wrist-worn activity monitor feedback on physical activity behavior: A randomized controlled trial in Finnish young men. Prev Med Rep. 2015;2:628-3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4.</w:t>
      </w:r>
      <w:r w:rsidRPr="00326233">
        <w:rPr>
          <w:rFonts w:ascii="Palatino Linotype" w:hAnsi="Palatino Linotype"/>
          <w:sz w:val="16"/>
          <w:szCs w:val="16"/>
        </w:rPr>
        <w:tab/>
        <w:t>Coday M, Richey P, Thomas F, Tran QT, Terrell SB, Tylavsky F, et al. The recruitment experience of a randomized clinical trial to aid young adult smokers to stop smoking without weight gain with interactive technology. Contemporary Clinical Trials Communications. 2016;2:61-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5.</w:t>
      </w:r>
      <w:r w:rsidRPr="00326233">
        <w:rPr>
          <w:rFonts w:ascii="Palatino Linotype" w:hAnsi="Palatino Linotype"/>
          <w:sz w:val="16"/>
          <w:szCs w:val="16"/>
        </w:rPr>
        <w:tab/>
        <w:t>Johnson KC, Thomas F, Richey P, Tran QT, Tylavsky F, Miro D, et al. The Primary Results of the Treating Adult Smokers at Risk for Weight Gain with Interactive Technology (TARGIT) Study. Obesity (Silver Spring, Md). 2017;25(10):1691-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6.</w:t>
      </w:r>
      <w:r w:rsidRPr="00326233">
        <w:rPr>
          <w:rFonts w:ascii="Palatino Linotype" w:hAnsi="Palatino Linotype"/>
          <w:sz w:val="16"/>
          <w:szCs w:val="16"/>
        </w:rPr>
        <w:tab/>
        <w:t>Jung ME, Martin Ginis KA, Phillips SM, Lordon CD. Increasing calcium intake in young women through gain-framed, targeted messages: A randomised controlled trial. Psychology &amp; health. 2011;26(5):531-4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7.</w:t>
      </w:r>
      <w:r w:rsidRPr="00326233">
        <w:rPr>
          <w:rFonts w:ascii="Palatino Linotype" w:hAnsi="Palatino Linotype"/>
          <w:sz w:val="16"/>
          <w:szCs w:val="16"/>
        </w:rPr>
        <w:tab/>
        <w:t>Brown O, Quick V, Colby S, Greene G, Horacek TM, Hoerr S, et al. Recruitment lessons learned from a tailored web-based health intervention project Y.E.A.H. (young adults eating and active for health). Health Education. 2015;115(5):470-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8.</w:t>
      </w:r>
      <w:r w:rsidRPr="00326233">
        <w:rPr>
          <w:rFonts w:ascii="Palatino Linotype" w:hAnsi="Palatino Linotype"/>
          <w:sz w:val="16"/>
          <w:szCs w:val="16"/>
        </w:rPr>
        <w:tab/>
        <w:t>Kattelmann KK, Bredbenner CB, White AA, Greene GW, Hoerr SL, Kidd T, et al. The effects of Young Adults Eating and Active for Health (YEAH): A theory-based web-delivered intervention. Journal of Nutrition Education and Behavior. 2014;46(6):S27-S4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59.</w:t>
      </w:r>
      <w:r w:rsidRPr="00326233">
        <w:rPr>
          <w:rFonts w:ascii="Palatino Linotype" w:hAnsi="Palatino Linotype"/>
          <w:sz w:val="16"/>
          <w:szCs w:val="16"/>
        </w:rPr>
        <w:tab/>
        <w:t>Kattelmann KK, White AA, Greene GW, Byrd-Bredbenner C, Hoerr SL, Horacek TM, et al. Development of Young Adults Eating and Active for Health (YEAH) internet-based intervention via a community-based participatory research model. J Nutr Educ Behav. 2014;46(2):S10-2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0.</w:t>
      </w:r>
      <w:r w:rsidRPr="00326233">
        <w:rPr>
          <w:rFonts w:ascii="Palatino Linotype" w:hAnsi="Palatino Linotype"/>
          <w:sz w:val="16"/>
          <w:szCs w:val="16"/>
        </w:rPr>
        <w:tab/>
        <w:t>Katterman SN, Goldstein SP, Butryn ML, Forman EM, Lowe MR. Efficacy of an acceptance-based behavioral intervention for weight gain prevention in young adult women. Journal of Contextual Behavioral Science. 2014;3(1):45-5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1.</w:t>
      </w:r>
      <w:r w:rsidRPr="00326233">
        <w:rPr>
          <w:rFonts w:ascii="Palatino Linotype" w:hAnsi="Palatino Linotype"/>
          <w:sz w:val="16"/>
          <w:szCs w:val="16"/>
        </w:rPr>
        <w:tab/>
        <w:t>Katterman SN, Butryn ML, Hood MM, Lowe MR. Daily weight monitoring as a method of weight gain prevention in healthy weight and overweight young adult women. Journal of Health Psychology. 2016;21(12):2955-6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2.</w:t>
      </w:r>
      <w:r w:rsidRPr="00326233">
        <w:rPr>
          <w:rFonts w:ascii="Palatino Linotype" w:hAnsi="Palatino Linotype"/>
          <w:sz w:val="16"/>
          <w:szCs w:val="16"/>
        </w:rPr>
        <w:tab/>
        <w:t>Kendzierski D, Ritter RL, Stump TK, Anglin CL. The effectiveness of an implementation intentions intervention for fruit and vegetable consumption as moderated by self-schema status. Appetite. 2015;95:228-3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3.</w:t>
      </w:r>
      <w:r w:rsidRPr="00326233">
        <w:rPr>
          <w:rFonts w:ascii="Palatino Linotype" w:hAnsi="Palatino Linotype"/>
          <w:sz w:val="16"/>
          <w:szCs w:val="16"/>
        </w:rPr>
        <w:tab/>
        <w:t>Kerr DA, Harray AJ, Pollard CM, Dhaliwal SS, Delp EJ, Howat PA, et al. The connecting health and technology study: A 6-month randomized controlled trial to improve nutrition behaviours using a mobile food record and text messaging support in young adults. The International Journal of Behavioral Nutrition and Physical Activity Vol 13 2016, ArtID 52. 2016;1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4.</w:t>
      </w:r>
      <w:r w:rsidRPr="00326233">
        <w:rPr>
          <w:rFonts w:ascii="Palatino Linotype" w:hAnsi="Palatino Linotype"/>
          <w:sz w:val="16"/>
          <w:szCs w:val="16"/>
        </w:rPr>
        <w:tab/>
        <w:t>Kerr DA, Pollard CM, Howat P, Delp EJ, Pickering M, Kerr KR, et al. Connecting Health and Technology (CHAT): protocol of a randomized controlled trial to improve nutrition behaviours using mobile devices and tailored text messaging in young adults. BMC Public Health. 2012;12:47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lastRenderedPageBreak/>
        <w:t>65.</w:t>
      </w:r>
      <w:r w:rsidRPr="00326233">
        <w:rPr>
          <w:rFonts w:ascii="Palatino Linotype" w:hAnsi="Palatino Linotype"/>
          <w:sz w:val="16"/>
          <w:szCs w:val="16"/>
        </w:rPr>
        <w:tab/>
        <w:t>Shoneye CL, Dhaliwal SS, Pollard CM, Boushey CJ, Delp EJ, Harray AJ, et al. Image-Based Dietary Assessment and Tailored Feedback Using Mobile Technology: Mediating Behavior Change in Young Adults. Nutrients. 2019;11(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6.</w:t>
      </w:r>
      <w:r w:rsidRPr="00326233">
        <w:rPr>
          <w:rFonts w:ascii="Palatino Linotype" w:hAnsi="Palatino Linotype"/>
          <w:sz w:val="16"/>
          <w:szCs w:val="16"/>
        </w:rPr>
        <w:tab/>
        <w:t>Kim Y, Lumpkin A, Lochbaum M, Stegemeier S, Kitten K. Promoting physical activity using a wearable activity tracker in college students: A cluster randomized controlled trial. J Sports Sci. 2018;36(16):1889-9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7.</w:t>
      </w:r>
      <w:r w:rsidRPr="00326233">
        <w:rPr>
          <w:rFonts w:ascii="Palatino Linotype" w:hAnsi="Palatino Linotype"/>
          <w:sz w:val="16"/>
          <w:szCs w:val="16"/>
        </w:rPr>
        <w:tab/>
        <w:t>Klem ML, Viteri JE, Wing RR. Primary prevention of weight gain for women aged 25-34: the acceptability of treatment formats. International Journal of Obesity. 2000;24(2):219-2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8.</w:t>
      </w:r>
      <w:r w:rsidRPr="00326233">
        <w:rPr>
          <w:rFonts w:ascii="Palatino Linotype" w:hAnsi="Palatino Linotype"/>
          <w:sz w:val="16"/>
          <w:szCs w:val="16"/>
        </w:rPr>
        <w:tab/>
        <w:t>Knauper B, McCollam A, Rosen-Brown A, Lacaille J, Kelso E, Roseman M. Fruitful plans: Adding targeted mental imagery to implementation intentions increases fruit consumption. Psychology &amp; health. 2011;26(5):601-1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69.</w:t>
      </w:r>
      <w:r w:rsidRPr="00326233">
        <w:rPr>
          <w:rFonts w:ascii="Palatino Linotype" w:hAnsi="Palatino Linotype"/>
          <w:sz w:val="16"/>
          <w:szCs w:val="16"/>
        </w:rPr>
        <w:tab/>
        <w:t>Kothe EJ, Mullan BA, Butow P. Promoting fruit and vegetable consumption. Testing an intervention based on the theory of planned behaviour. Appetite. 2012;58(3):997-100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0.</w:t>
      </w:r>
      <w:r w:rsidRPr="00326233">
        <w:rPr>
          <w:rFonts w:ascii="Palatino Linotype" w:hAnsi="Palatino Linotype"/>
          <w:sz w:val="16"/>
          <w:szCs w:val="16"/>
        </w:rPr>
        <w:tab/>
        <w:t>Kothe EJ, Mullan BA. Factors affecting acceptability of an email-based intervention to increase fruit and vegetable consumption. BMC Public Health. 2014;14:102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1.</w:t>
      </w:r>
      <w:r w:rsidRPr="00326233">
        <w:rPr>
          <w:rFonts w:ascii="Palatino Linotype" w:hAnsi="Palatino Linotype"/>
          <w:sz w:val="16"/>
          <w:szCs w:val="16"/>
        </w:rPr>
        <w:tab/>
        <w:t>Kothe EJ, Mullan BA. A randomised controlled trial of a theory of planned behaviour to increase fruit and vegetable consumption. Fresh Facts. Appetite. 2014;78:68-7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2.</w:t>
      </w:r>
      <w:r w:rsidRPr="00326233">
        <w:rPr>
          <w:rFonts w:ascii="Palatino Linotype" w:hAnsi="Palatino Linotype"/>
          <w:sz w:val="16"/>
          <w:szCs w:val="16"/>
        </w:rPr>
        <w:tab/>
        <w:t>Kreausukon P, Gellert P, Lippke S, Schwarzer R. Planning and self-efficacy can increase fruit and vegetable consumption: a randomized controlled trial. Journal of Behavioral Medicine. 2012;35(4):443-5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3.</w:t>
      </w:r>
      <w:r w:rsidRPr="00326233">
        <w:rPr>
          <w:rFonts w:ascii="Palatino Linotype" w:hAnsi="Palatino Linotype"/>
          <w:sz w:val="16"/>
          <w:szCs w:val="16"/>
        </w:rPr>
        <w:tab/>
        <w:t>Kypri K, McAnally HM. Randomized controlled trial of a web-based primary care intervention for multiple health risk behaviors. Preventive Medicine. 2005;41(3-4):761-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4.</w:t>
      </w:r>
      <w:r w:rsidRPr="00326233">
        <w:rPr>
          <w:rFonts w:ascii="Palatino Linotype" w:hAnsi="Palatino Linotype"/>
          <w:sz w:val="16"/>
          <w:szCs w:val="16"/>
        </w:rPr>
        <w:tab/>
        <w:t>LaChausse RG. My student body: Effects of an internet-based prevention program to decrease obesity among college students. Journal of American College Health. 2012;60(4):324-3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5.</w:t>
      </w:r>
      <w:r w:rsidRPr="00326233">
        <w:rPr>
          <w:rFonts w:ascii="Palatino Linotype" w:hAnsi="Palatino Linotype"/>
          <w:sz w:val="16"/>
          <w:szCs w:val="16"/>
        </w:rPr>
        <w:tab/>
        <w:t>LaRose JG, Tate DF, Gorin AA, Wing RR. Preventing weight gain in young adults: A randomized controlled pilot study. American journal of preventive medicine. 2010;39(1):63-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6.</w:t>
      </w:r>
      <w:r w:rsidRPr="00326233">
        <w:rPr>
          <w:rFonts w:ascii="Palatino Linotype" w:hAnsi="Palatino Linotype"/>
          <w:sz w:val="16"/>
          <w:szCs w:val="16"/>
        </w:rPr>
        <w:tab/>
        <w:t>LaRose JG, Tate DF, Lanoye A, Fava JL, Jelalian E, Blumenthal M, et al. Adapting evidence-based behavioral weight loss programs for emerging adults: A pilot randomized controlled trial. J Health Psychol. 2019;24(7):870-8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7.</w:t>
      </w:r>
      <w:r w:rsidRPr="00326233">
        <w:rPr>
          <w:rFonts w:ascii="Palatino Linotype" w:hAnsi="Palatino Linotype"/>
          <w:sz w:val="16"/>
          <w:szCs w:val="16"/>
        </w:rPr>
        <w:tab/>
        <w:t>Laska MN, Sevcik SM, Moe SG, Petrich CA, Nanney MS, Linde JA, et al. A 2-year young adult obesity prevention trial in the US: Process evaluation results. Health Promot Internation. 2016;31(4):793-80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8.</w:t>
      </w:r>
      <w:r w:rsidRPr="00326233">
        <w:rPr>
          <w:rFonts w:ascii="Palatino Linotype" w:hAnsi="Palatino Linotype"/>
          <w:sz w:val="16"/>
          <w:szCs w:val="16"/>
        </w:rPr>
        <w:tab/>
        <w:t>Lytle LA, Laska MN, Linde JA, Moe SG, Nanney MS, Hannan PJ, et al. Weight-gain reduction among 2-year college students: The CHOICES RCT. American journal of preventive medicine. 2017;52(2):183-9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79.</w:t>
      </w:r>
      <w:r w:rsidRPr="00326233">
        <w:rPr>
          <w:rFonts w:ascii="Palatino Linotype" w:hAnsi="Palatino Linotype"/>
          <w:sz w:val="16"/>
          <w:szCs w:val="16"/>
        </w:rPr>
        <w:tab/>
        <w:t>Lytle LA, Moe SG, Nanney MS, Laska MN, Linde JA, Petrich CA, et al. Designing a Weight Gain Prevention Trial for Young Adults: The CHOICES Study. American Journal of Health Education. 2014;45(2):67-7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0.</w:t>
      </w:r>
      <w:r w:rsidRPr="00326233">
        <w:rPr>
          <w:rFonts w:ascii="Palatino Linotype" w:hAnsi="Palatino Linotype"/>
          <w:sz w:val="16"/>
          <w:szCs w:val="16"/>
        </w:rPr>
        <w:tab/>
        <w:t>Moe SG, Lytle LA, Nanney MS, Linde JA, Laska MN. Recruiting and retaining young adults in a weight gain prevention trial: Lessons learned from the CHOICES study. Clinical Trials. 2016;13(2):205-1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1.</w:t>
      </w:r>
      <w:r w:rsidRPr="00326233">
        <w:rPr>
          <w:rFonts w:ascii="Palatino Linotype" w:hAnsi="Palatino Linotype"/>
          <w:sz w:val="16"/>
          <w:szCs w:val="16"/>
        </w:rPr>
        <w:tab/>
        <w:t>Laska MN, Lytle LA, Nanney MS, Moe SG, Linde JA, Hannan PJ. Results of a 2-year randomized, controlled obesity prevention trial: Effects on diet, activity and sleep behaviors in an at-risk young adult population. Preventive Medicine: An International Journal Devoted to Practice and Theory. 2016;89:230-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2.</w:t>
      </w:r>
      <w:r w:rsidRPr="00326233">
        <w:rPr>
          <w:rFonts w:ascii="Palatino Linotype" w:hAnsi="Palatino Linotype"/>
          <w:sz w:val="16"/>
          <w:szCs w:val="16"/>
        </w:rPr>
        <w:tab/>
        <w:t>LeCheminant JD, Smith JD, Covington NK, Hardin-Renschen T, Heden T. Pedometer use in university freshmen: a randomized controlled pilot study. Am J Health Behav. 2011;35(6):777-8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3.</w:t>
      </w:r>
      <w:r w:rsidRPr="00326233">
        <w:rPr>
          <w:rFonts w:ascii="Palatino Linotype" w:hAnsi="Palatino Linotype"/>
          <w:sz w:val="16"/>
          <w:szCs w:val="16"/>
        </w:rPr>
        <w:tab/>
        <w:t>Leinonen AM, Pyky R, Ahola R, Kangas M, Siirtola P, Luoto T, et al. Feasibility of Gamified Mobile Service Aimed at Physical Activation in Young Men: Population-Based Randomized Controlled Study (MOPO). JMIR mHealth and uHealth. 2017;5(10):e14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4.</w:t>
      </w:r>
      <w:r w:rsidRPr="00326233">
        <w:rPr>
          <w:rFonts w:ascii="Palatino Linotype" w:hAnsi="Palatino Linotype"/>
          <w:sz w:val="16"/>
          <w:szCs w:val="16"/>
        </w:rPr>
        <w:tab/>
        <w:t>Pyky R, Koivumaa-Honkanen H, Leinonen A-M, Ahola R, Hirvonen N, Enwald H, et al. Effect of tailored, gamified, mobile physical activity intervention on life satisfaction and self-rated health in young adolescent men: A population-based, randomized controlled trial (MOPO study). Computers in Human Behavior. 2017;72:13-2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5.</w:t>
      </w:r>
      <w:r w:rsidRPr="00326233">
        <w:rPr>
          <w:rFonts w:ascii="Palatino Linotype" w:hAnsi="Palatino Linotype"/>
          <w:sz w:val="16"/>
          <w:szCs w:val="16"/>
        </w:rPr>
        <w:tab/>
        <w:t>Ahola R, Pyky R, Jämsä T, Mäntysaari M, Koskimäki H, Ikäheimo TM, et al. Gamified physical activation of young men--a Multidisciplinary Population-Based Randomized Controlled Trial (MOPO study). BMC Public Health. 2013;13:3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6.</w:t>
      </w:r>
      <w:r w:rsidRPr="00326233">
        <w:rPr>
          <w:rFonts w:ascii="Palatino Linotype" w:hAnsi="Palatino Linotype"/>
          <w:sz w:val="16"/>
          <w:szCs w:val="16"/>
        </w:rPr>
        <w:tab/>
        <w:t>Lhakhang P, Godinho C, Knoll N, Schwarzer R. A brief intervention increases fruit and vegetable intake. A comparison of two intervention sequences. Appetite. 2014;82:103-1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7.</w:t>
      </w:r>
      <w:r w:rsidRPr="00326233">
        <w:rPr>
          <w:rFonts w:ascii="Palatino Linotype" w:hAnsi="Palatino Linotype"/>
          <w:sz w:val="16"/>
          <w:szCs w:val="16"/>
        </w:rPr>
        <w:tab/>
        <w:t>Lua PL, Wan Dali WPE, Shahril MR. Multimodal Nutrition Education Intervention: A Cluster Randomised Controlled Trial Study on Weight Gain and Physical Activity Pattern Among University Students in Terengganu, Malaysia. Malays. 2013;19(3):339-5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8.</w:t>
      </w:r>
      <w:r w:rsidRPr="00326233">
        <w:rPr>
          <w:rFonts w:ascii="Palatino Linotype" w:hAnsi="Palatino Linotype"/>
          <w:sz w:val="16"/>
          <w:szCs w:val="16"/>
        </w:rPr>
        <w:tab/>
        <w:t>Lyzwinski LN, Caffery L, Bambling M, Edirippulige S. The Mindfulness App Trial for Weight, Weight-Related Behaviors, and Stress in University Students: Randomized Controlled Trial. JMIR mHealth and uHealth. 2019;7(4):e1221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89.</w:t>
      </w:r>
      <w:r w:rsidRPr="00326233">
        <w:rPr>
          <w:rFonts w:ascii="Palatino Linotype" w:hAnsi="Palatino Linotype"/>
          <w:sz w:val="16"/>
          <w:szCs w:val="16"/>
        </w:rPr>
        <w:tab/>
        <w:t>Maher JP, Conroy DE. Habit strength moderates the effects of daily action planning prompts on physical activity but not sedentary behavior. Journal of Sport &amp; Exercise Psychology. 2015;37(1):97-10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0.</w:t>
      </w:r>
      <w:r w:rsidRPr="00326233">
        <w:rPr>
          <w:rFonts w:ascii="Palatino Linotype" w:hAnsi="Palatino Linotype"/>
          <w:sz w:val="16"/>
          <w:szCs w:val="16"/>
        </w:rPr>
        <w:tab/>
        <w:t>Martens MP, Buscemi J, Smith AE, Murphy JG. The short-term efficacy of a brief motivational intervention designed to increase physical activity among college students. Journal of physical activity &amp; health. 2012;9(4):525-3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1.</w:t>
      </w:r>
      <w:r w:rsidRPr="00326233">
        <w:rPr>
          <w:rFonts w:ascii="Palatino Linotype" w:hAnsi="Palatino Linotype"/>
          <w:sz w:val="16"/>
          <w:szCs w:val="16"/>
        </w:rPr>
        <w:tab/>
        <w:t>Maselli M, Gobbi E, Carraro A. Effectiveness of individual counseling and activity monitors to promote physical activity among university students. J Sports Med Phys Fitness. 2019;59(1):132-4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2.</w:t>
      </w:r>
      <w:r w:rsidRPr="00326233">
        <w:rPr>
          <w:rFonts w:ascii="Palatino Linotype" w:hAnsi="Palatino Linotype"/>
          <w:sz w:val="16"/>
          <w:szCs w:val="16"/>
        </w:rPr>
        <w:tab/>
        <w:t>Matvienko O, Lewis DS, Schafer E. A college nutrition science course as an intervention to prevent weight gain in female college freshmen. Journal of Nutrition Education. 2001;33(2):95-10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3.</w:t>
      </w:r>
      <w:r w:rsidRPr="00326233">
        <w:rPr>
          <w:rFonts w:ascii="Palatino Linotype" w:hAnsi="Palatino Linotype"/>
          <w:sz w:val="16"/>
          <w:szCs w:val="16"/>
        </w:rPr>
        <w:tab/>
        <w:t>Memon AR, Masood T, Awan WA, Waqas A. The effectiveness of an incentivized physical activity programme (Active Student) among female medical students in Pakistan: A Randomized Controlled Trial. J Pak Med Assoc. 2018;68(10):1438-4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4.</w:t>
      </w:r>
      <w:r w:rsidRPr="00326233">
        <w:rPr>
          <w:rFonts w:ascii="Palatino Linotype" w:hAnsi="Palatino Linotype"/>
          <w:sz w:val="16"/>
          <w:szCs w:val="16"/>
        </w:rPr>
        <w:tab/>
        <w:t>Meng J, Peng W, Shin SY, Chung M. Online Self-Tracking Groups to Increase Fruit and Vegetable Intake: A Small-Scale Study on Mechanisms of Group Effect on Behavior Change. Journal of medical Internet research. 2017;19(3):e6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5.</w:t>
      </w:r>
      <w:r w:rsidRPr="00326233">
        <w:rPr>
          <w:rFonts w:ascii="Palatino Linotype" w:hAnsi="Palatino Linotype"/>
          <w:sz w:val="16"/>
          <w:szCs w:val="16"/>
        </w:rPr>
        <w:tab/>
        <w:t>Middleton KR, Perri MG. A Randomized Trial Investigating the Effect of a Brief Lifestyle Intervention on Freshman-Year Weight Gain. Journal of American College Health. 2014;62(2):101-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6.</w:t>
      </w:r>
      <w:r w:rsidRPr="00326233">
        <w:rPr>
          <w:rFonts w:ascii="Palatino Linotype" w:hAnsi="Palatino Linotype"/>
          <w:sz w:val="16"/>
          <w:szCs w:val="16"/>
        </w:rPr>
        <w:tab/>
        <w:t>Napolitano MA, Hayes S, Bennett GG, Ives AK, Foster GD. Using Facebook and text messaging to deliver a weight loss program to college students. Obesity. 2013;21(1):25-3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lastRenderedPageBreak/>
        <w:t>97.</w:t>
      </w:r>
      <w:r w:rsidRPr="00326233">
        <w:rPr>
          <w:rFonts w:ascii="Palatino Linotype" w:hAnsi="Palatino Linotype"/>
          <w:sz w:val="16"/>
          <w:szCs w:val="16"/>
        </w:rPr>
        <w:tab/>
        <w:t>Napolitano MA, Whiteley JA, Mavredes MN, Faro J, DiPietro L, Hayman LL, et al. Using social media to deliver weight loss programming to young adults: Design and rationale for the Healthy Body Healthy U (HBHU) trial. Contemporary Clinical Trials. 2017;60:1-1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8.</w:t>
      </w:r>
      <w:r w:rsidRPr="00326233">
        <w:rPr>
          <w:rFonts w:ascii="Palatino Linotype" w:hAnsi="Palatino Linotype"/>
          <w:sz w:val="16"/>
          <w:szCs w:val="16"/>
        </w:rPr>
        <w:tab/>
        <w:t>Nix E, Wengreen HJ. Social approval bias in self-reported fruit and vegetable intake after presentation of a normative message in college students. Appetite. 2017;116:552-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99.</w:t>
      </w:r>
      <w:r w:rsidRPr="00326233">
        <w:rPr>
          <w:rFonts w:ascii="Palatino Linotype" w:hAnsi="Palatino Linotype"/>
          <w:sz w:val="16"/>
          <w:szCs w:val="16"/>
        </w:rPr>
        <w:tab/>
        <w:t>O'Brien LM, Palfai TP. Efficacy of a brief web-based intervention with and without SMS to enhance healthy eating behaviors among university students. Eating Behaviors. 2016;23:104-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0.</w:t>
      </w:r>
      <w:r w:rsidRPr="00326233">
        <w:rPr>
          <w:rFonts w:ascii="Palatino Linotype" w:hAnsi="Palatino Linotype"/>
          <w:sz w:val="16"/>
          <w:szCs w:val="16"/>
        </w:rPr>
        <w:tab/>
        <w:t>Ohtsuki M, Shibata K, Fukuwatari T, Sasaki Y, Nakai K. Randomized controlled trial of educational intervention to increase consumption of vegetables by Japanese university students. Health Education. 2018;118(4):290-30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1.</w:t>
      </w:r>
      <w:r w:rsidRPr="00326233">
        <w:rPr>
          <w:rFonts w:ascii="Palatino Linotype" w:hAnsi="Palatino Linotype"/>
          <w:sz w:val="16"/>
          <w:szCs w:val="16"/>
        </w:rPr>
        <w:tab/>
        <w:t>Ornes L, Ransdell LB. Web-based physical activity intervention for college-aged women. International Electronic Journal of Health Education. 2007;10:126-3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2.</w:t>
      </w:r>
      <w:r w:rsidRPr="00326233">
        <w:rPr>
          <w:rFonts w:ascii="Palatino Linotype" w:hAnsi="Palatino Linotype"/>
          <w:sz w:val="16"/>
          <w:szCs w:val="16"/>
        </w:rPr>
        <w:tab/>
        <w:t>Ortega RM, Rodriguez-Rodriguez E, Aparicio A, Marin-Arias LI, Lopez-Sobaler AM. Responses to two weight-loss programs based on approximating the diet to the ideal: Differences associated with increased cereal or vegetable consumption. International Journal for Vitamin and Nutrition Research. 2006;76(6):367-7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3.</w:t>
      </w:r>
      <w:r w:rsidRPr="00326233">
        <w:rPr>
          <w:rFonts w:ascii="Palatino Linotype" w:hAnsi="Palatino Linotype"/>
          <w:sz w:val="16"/>
          <w:szCs w:val="16"/>
        </w:rPr>
        <w:tab/>
        <w:t>Park A, Nitzke S, Kritsch K, Kattelmann K, White A, Boeckner L, et al. Internet-based interventions have potential to affect short-term mediators and indicators of dietary behavior of young adults. Journal of Nutrition Education and Behavior. 2008;40(5):288-9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4.</w:t>
      </w:r>
      <w:r w:rsidRPr="00326233">
        <w:rPr>
          <w:rFonts w:ascii="Palatino Linotype" w:hAnsi="Palatino Linotype"/>
          <w:sz w:val="16"/>
          <w:szCs w:val="16"/>
        </w:rPr>
        <w:tab/>
        <w:t>Pearson ES, Irwin JD, Morrow D. The CHANGE Program: Methodology for comparing interactive Co-Active coaching with a prescriptive lifestyle treatment for obesity. International Journal of Evidence Based Coaching and Mentoring. 2013;11(1):69-8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5.</w:t>
      </w:r>
      <w:r w:rsidRPr="00326233">
        <w:rPr>
          <w:rFonts w:ascii="Palatino Linotype" w:hAnsi="Palatino Linotype"/>
          <w:sz w:val="16"/>
          <w:szCs w:val="16"/>
        </w:rPr>
        <w:tab/>
        <w:t>Pearson ES, Irwin JD, Morrow D, Battram DS, Melling CW. The CHANGE program: comparing an interactive vs. prescriptive approach to self-management among university students with obesity. Canadian Journal of Diabetes. 2013;37(1):4-1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6.</w:t>
      </w:r>
      <w:r w:rsidRPr="00326233">
        <w:rPr>
          <w:rFonts w:ascii="Palatino Linotype" w:hAnsi="Palatino Linotype"/>
          <w:sz w:val="16"/>
          <w:szCs w:val="16"/>
        </w:rPr>
        <w:tab/>
        <w:t>Pellitteri K, Huberty J, Ehlers D, Bruening M. Fit Minded College Edition Pilot Study: Can a Magazine-Based Discussion Group Improve Physical Activity in Female College Freshmen? Journal of Public Health Management &amp; Practice. 2017;23(1):e10-e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7.</w:t>
      </w:r>
      <w:r w:rsidRPr="00326233">
        <w:rPr>
          <w:rFonts w:ascii="Palatino Linotype" w:hAnsi="Palatino Linotype"/>
          <w:sz w:val="16"/>
          <w:szCs w:val="16"/>
        </w:rPr>
        <w:tab/>
        <w:t>Pfeffer I, Strobach T. Effects of a planning intervention on physical activity behavior in an RCT: Intention strength as moderator and action planning, coping planning, and coping self-efficacy as mediators. Sport, Exercise, and Performance Psychology. 2019;8(2):192-20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8.</w:t>
      </w:r>
      <w:r w:rsidRPr="00326233">
        <w:rPr>
          <w:rFonts w:ascii="Palatino Linotype" w:hAnsi="Palatino Linotype"/>
          <w:sz w:val="16"/>
          <w:szCs w:val="16"/>
        </w:rPr>
        <w:tab/>
        <w:t>Phimarn W, Paktipat P, Pansiri K, Klabklang P, DuangJanchot P, Tongkul A. Effect of Weight Control Counselling in Overweight and Obese Young Adults. Indian Journal of Pharmaceutical Sciences. 2017;79(1):35-4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09.</w:t>
      </w:r>
      <w:r w:rsidRPr="00326233">
        <w:rPr>
          <w:rFonts w:ascii="Palatino Linotype" w:hAnsi="Palatino Linotype"/>
          <w:sz w:val="16"/>
          <w:szCs w:val="16"/>
        </w:rPr>
        <w:tab/>
        <w:t>Pope L, Harvey J. The Efficacy of Incentives to Motivate Continued Fitness-Center Attendance in College First-Year Students: A Randomized Controlled Trial. Journal of American College Health. 2014;62(2):81-9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0.</w:t>
      </w:r>
      <w:r w:rsidRPr="00326233">
        <w:rPr>
          <w:rFonts w:ascii="Palatino Linotype" w:hAnsi="Palatino Linotype"/>
          <w:sz w:val="16"/>
          <w:szCs w:val="16"/>
        </w:rPr>
        <w:tab/>
        <w:t>Pope L, Harvey-Berino J. Burn and earn: A randomized controlled trial incentivizing exercise during fall semester for college first-year students. Preventive Medicine: An International Journal Devoted to Practice and Theory. 2013;56(3-4):197-20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1.</w:t>
      </w:r>
      <w:r w:rsidRPr="00326233">
        <w:rPr>
          <w:rFonts w:ascii="Palatino Linotype" w:hAnsi="Palatino Linotype"/>
          <w:sz w:val="16"/>
          <w:szCs w:val="16"/>
        </w:rPr>
        <w:tab/>
        <w:t>Pope ZC, Barr-Anderson DJ, Lewis BA, Pereira MA, Gao Z. Use of Wearable Technology and Social Media to Improve Physical Activity and Dietary Behaviors among College Students: A 12-Week Randomized Pilot Study. Int J Environ Res Public Health. 2019;16(1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2.</w:t>
      </w:r>
      <w:r w:rsidRPr="00326233">
        <w:rPr>
          <w:rFonts w:ascii="Palatino Linotype" w:hAnsi="Palatino Linotype"/>
          <w:sz w:val="16"/>
          <w:szCs w:val="16"/>
        </w:rPr>
        <w:tab/>
        <w:t>Richards A, Kattelmann KK, Ren C. Motivating 18- to 24-year-olds to increase their fruit and vegetable consumption. Journal of the American Dietetic Association. 2006;106(9):1405-1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3.</w:t>
      </w:r>
      <w:r w:rsidRPr="00326233">
        <w:rPr>
          <w:rFonts w:ascii="Palatino Linotype" w:hAnsi="Palatino Linotype"/>
          <w:sz w:val="16"/>
          <w:szCs w:val="16"/>
        </w:rPr>
        <w:tab/>
        <w:t>Rompotis CJ, Grove JR, Byrne SM. Benefits of habit-based informational interventions: a randomised controlled trial of fruit and vegetable consumption. Australian &amp; New Zealand Journal of Public Health. 2014;38(3):247-5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4.</w:t>
      </w:r>
      <w:r w:rsidRPr="00326233">
        <w:rPr>
          <w:rFonts w:ascii="Palatino Linotype" w:hAnsi="Palatino Linotype"/>
          <w:sz w:val="16"/>
          <w:szCs w:val="16"/>
        </w:rPr>
        <w:tab/>
        <w:t>Rote AE, Klos LA, Brondino MJ, Harley AE, Swartz AM. The Efficacy of a Walking Intervention Using Social Media to Increase Physical Activity: A Randomized Trial. Journal of physical activity &amp; health. 2015;12:S18-S2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5.</w:t>
      </w:r>
      <w:r w:rsidRPr="00326233">
        <w:rPr>
          <w:rFonts w:ascii="Palatino Linotype" w:hAnsi="Palatino Linotype"/>
          <w:sz w:val="16"/>
          <w:szCs w:val="16"/>
        </w:rPr>
        <w:tab/>
        <w:t>Sandrick J, Tracy D, Eliasson A, Roth A, Bartel J, Simko M, et al. Effect of a Counseling Session Bolstered by Text Messaging on Self-Selected Health Behaviors in College Students: A Preliminary Randomized Controlled Trial. JMIR mHealth and uHealth. 2017;5(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6.</w:t>
      </w:r>
      <w:r w:rsidRPr="00326233">
        <w:rPr>
          <w:rFonts w:ascii="Palatino Linotype" w:hAnsi="Palatino Linotype"/>
          <w:sz w:val="16"/>
          <w:szCs w:val="16"/>
        </w:rPr>
        <w:tab/>
        <w:t>Schweitzer AL, Ross JT, Klein CJ, Lei KY, Mackey ER. An Electronic Wellness Program to Improve Diet and Exercise in College Students: A Pilot Study. Jmir Research Protocols. 2016;5(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7.</w:t>
      </w:r>
      <w:r w:rsidRPr="00326233">
        <w:rPr>
          <w:rFonts w:ascii="Palatino Linotype" w:hAnsi="Palatino Linotype"/>
          <w:sz w:val="16"/>
          <w:szCs w:val="16"/>
        </w:rPr>
        <w:tab/>
        <w:t>Share BL, Naughton GA, Obert P, Peat JK, Aumand EA, Kemp JG. Effects of a Multi-Disciplinary Lifestyle Intervention on Cardiometabolic Risk Factors in Young Women with Abdominal Obesity: A Randomised Controlled Trial. PLoS ONE [Electronic Resource]. 2015;10(6):e013027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8.</w:t>
      </w:r>
      <w:r w:rsidRPr="00326233">
        <w:rPr>
          <w:rFonts w:ascii="Palatino Linotype" w:hAnsi="Palatino Linotype"/>
          <w:sz w:val="16"/>
          <w:szCs w:val="16"/>
        </w:rPr>
        <w:tab/>
        <w:t>Sharp P, Caperchione C. The effects of a pedometer-based intervention on first-year university students: A randomized control trial. Journal of American College Health. 2016;64(8):630-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19.</w:t>
      </w:r>
      <w:r w:rsidRPr="00326233">
        <w:rPr>
          <w:rFonts w:ascii="Palatino Linotype" w:hAnsi="Palatino Linotype"/>
          <w:sz w:val="16"/>
          <w:szCs w:val="16"/>
        </w:rPr>
        <w:tab/>
        <w:t>Simons D, De Bourdeaudhuij I, Clarys P, De Cocker K, Vandelanotte C, Deforche B. Effect and Process Evaluation of a Smartphone App to Promote an Active Lifestyle in Lower Educated Working Young Adults: Cluster Randomized Controlled Trial. JMIR mHealth and uHealth. 2018;6(8):e1000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0.</w:t>
      </w:r>
      <w:r w:rsidRPr="00326233">
        <w:rPr>
          <w:rFonts w:ascii="Palatino Linotype" w:hAnsi="Palatino Linotype"/>
          <w:sz w:val="16"/>
          <w:szCs w:val="16"/>
        </w:rPr>
        <w:tab/>
        <w:t>Simons D, De Bourdeaudhuij I, Clarys P, De Cocker K, Vandelanotte C, Deforche B. A Smartphone App to Promote an Active Lifestyle in Lower-Educated Working Young Adults: Development, Usability, Acceptability, and Feasibility Study. JMIR mHealth and uHealth. 2018;6(2):e44-e.</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1.</w:t>
      </w:r>
      <w:r w:rsidRPr="00326233">
        <w:rPr>
          <w:rFonts w:ascii="Palatino Linotype" w:hAnsi="Palatino Linotype"/>
          <w:sz w:val="16"/>
          <w:szCs w:val="16"/>
        </w:rPr>
        <w:tab/>
        <w:t>Sriramatr S, Berry TR, Spence JC. An Internet-based intervention for promoting and maintaining physical activity: a randomized controlled trial. Am J Health Behav. 2014;38(3):430-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2.</w:t>
      </w:r>
      <w:r w:rsidRPr="00326233">
        <w:rPr>
          <w:rFonts w:ascii="Palatino Linotype" w:hAnsi="Palatino Linotype"/>
          <w:sz w:val="16"/>
          <w:szCs w:val="16"/>
        </w:rPr>
        <w:tab/>
        <w:t>Stephens JD, Althouse A, Tan A, Melnyk BM. The Role of Race and Gender in Nutrition Habits and Self-Efficacy: Results from the Young Adult Weight Loss Study. Journal of Obesity. 2017;2017 (no pagination)(5980698).</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3.</w:t>
      </w:r>
      <w:r w:rsidRPr="00326233">
        <w:rPr>
          <w:rFonts w:ascii="Palatino Linotype" w:hAnsi="Palatino Linotype"/>
          <w:sz w:val="16"/>
          <w:szCs w:val="16"/>
        </w:rPr>
        <w:tab/>
        <w:t>Stephens JD, Yager AM, Allen J. Smartphone technology and text messaging for weight loss in young adults: A randomized controlled trial. Journal of Cardiovascular Nursing. 2017;32(1):39-4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lastRenderedPageBreak/>
        <w:t>124.</w:t>
      </w:r>
      <w:r w:rsidRPr="00326233">
        <w:rPr>
          <w:rFonts w:ascii="Palatino Linotype" w:hAnsi="Palatino Linotype"/>
          <w:sz w:val="16"/>
          <w:szCs w:val="16"/>
        </w:rPr>
        <w:tab/>
        <w:t>Stice E, Rohde P, Shaw H, Marti C. Efficacy trial of a selective prevention program targeting both eating disorders and obesity among female college students: 1- and 2-year follow-up effects. Journal of consulting and clinical psychology. 2013;81(1):183-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5.</w:t>
      </w:r>
      <w:r w:rsidRPr="00326233">
        <w:rPr>
          <w:rFonts w:ascii="Palatino Linotype" w:hAnsi="Palatino Linotype"/>
          <w:sz w:val="16"/>
          <w:szCs w:val="16"/>
        </w:rPr>
        <w:tab/>
        <w:t>Stice E, Rohde P, Shaw H, Marti CN. Efficacy trial of a selective prevention program targeting both eating disorder symptoms and unhealthy weight gain among female college students. Journal of Consulting &amp; Clinical Psychology. 2012;80(1):164-7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6.</w:t>
      </w:r>
      <w:r w:rsidRPr="00326233">
        <w:rPr>
          <w:rFonts w:ascii="Palatino Linotype" w:hAnsi="Palatino Linotype"/>
          <w:sz w:val="16"/>
          <w:szCs w:val="16"/>
        </w:rPr>
        <w:tab/>
        <w:t>Strohacker K, Galarraga O, Emerson J, Fricchione SR, Lohse M, Williams DM. Impact of small monetary incentives on exercise in university students. Am J Health Behav. 2015;39(6):779-8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7.</w:t>
      </w:r>
      <w:r w:rsidRPr="00326233">
        <w:rPr>
          <w:rFonts w:ascii="Palatino Linotype" w:hAnsi="Palatino Linotype"/>
          <w:sz w:val="16"/>
          <w:szCs w:val="16"/>
        </w:rPr>
        <w:tab/>
        <w:t>Batch BC, Tyson C, Bagwell J, Corsino L, Intille S, Lin PH, et al. Weight loss intervention for young adults using mobile technology: design and rationale of a randomized controlled trial - Cell Phone Intervention for You (CITY).[Erratum appears in Contemp Clin Trials. 2014 Nov;39(2):351]. Contemporary Clinical Trials. 2014;37(2):333-4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8.</w:t>
      </w:r>
      <w:r w:rsidRPr="00326233">
        <w:rPr>
          <w:rFonts w:ascii="Palatino Linotype" w:hAnsi="Palatino Linotype"/>
          <w:sz w:val="16"/>
          <w:szCs w:val="16"/>
        </w:rPr>
        <w:tab/>
        <w:t>Corsino L, Lin PH, Batch BC, Intille S, Grambow SC, Bosworth HB, et al. Recruiting young adults into a weight loss trial: report of protocol development and recruitment results. Contemporary Clinical Trials. 2013;35(2):1-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29.</w:t>
      </w:r>
      <w:r w:rsidRPr="00326233">
        <w:rPr>
          <w:rFonts w:ascii="Palatino Linotype" w:hAnsi="Palatino Linotype"/>
          <w:sz w:val="16"/>
          <w:szCs w:val="16"/>
        </w:rPr>
        <w:tab/>
        <w:t>Lin PH, Intille S, Bennett G, Bosworth HB, Corsino L, Voils C, et al. Adaptive intervention design in mobile health: Intervention design and development in the Cell Phone Intervention for You trial. Clinical Trials. 2015;12(6):634-4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0.</w:t>
      </w:r>
      <w:r w:rsidRPr="00326233">
        <w:rPr>
          <w:rFonts w:ascii="Palatino Linotype" w:hAnsi="Palatino Linotype"/>
          <w:sz w:val="16"/>
          <w:szCs w:val="16"/>
        </w:rPr>
        <w:tab/>
        <w:t>Svetkey LP, Batch BC, Lin PH, Intille SS, Corsino L, Tyson CC, et al. Cell phone intervention for you (CITY): A randomized, controlled trial of behavioral weight loss intervention for young adults using mobile technology.[Erratum appears in Obesity (Silver Spring). 2016 Feb;24(2):536 Note: Bennett, G B [Corrected to Bennett, G G]; PMID: 26813533]. Obesity. 2015;23(11):2133-4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1.</w:t>
      </w:r>
      <w:r w:rsidRPr="00326233">
        <w:rPr>
          <w:rFonts w:ascii="Palatino Linotype" w:hAnsi="Palatino Linotype"/>
          <w:sz w:val="16"/>
          <w:szCs w:val="16"/>
        </w:rPr>
        <w:tab/>
        <w:t>Lin PH, Grambow S, Intille S, Gallis JA, Lazenka T, Bosworth H, et al. The Association Between Engagement and Weight Loss Through Personal Coaching and Cell Phone Interventions in Young Adults: Randomized Controlled Trial. JMIR mHealth and uHealth. 2018;6(10):e1047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2.</w:t>
      </w:r>
      <w:r w:rsidRPr="00326233">
        <w:rPr>
          <w:rFonts w:ascii="Palatino Linotype" w:hAnsi="Palatino Linotype"/>
          <w:sz w:val="16"/>
          <w:szCs w:val="16"/>
        </w:rPr>
        <w:tab/>
        <w:t>Tavakoli HR, Dini-Talatappeh H, Rahmati-Najarkolaei F, Fesharaki MG. Efficacy of HBM-Based Dietary Education Intervention on Knowledge, Attitude, and Behavior in Medical Students. Iranian Red Crescent Medical Journal. 2016;18(1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3.</w:t>
      </w:r>
      <w:r w:rsidRPr="00326233">
        <w:rPr>
          <w:rFonts w:ascii="Palatino Linotype" w:hAnsi="Palatino Linotype"/>
          <w:sz w:val="16"/>
          <w:szCs w:val="16"/>
        </w:rPr>
        <w:tab/>
        <w:t>Tobias LL, MacDonald ML. Internal locus of control and weight loss: An insufficient condition. Journal of consulting and clinical psychology. 1977;45(4):647-5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4.</w:t>
      </w:r>
      <w:r w:rsidRPr="00326233">
        <w:rPr>
          <w:rFonts w:ascii="Palatino Linotype" w:hAnsi="Palatino Linotype"/>
          <w:sz w:val="16"/>
          <w:szCs w:val="16"/>
        </w:rPr>
        <w:tab/>
        <w:t>Uglem S, Stea TH, Kjollesdal MKR, Frolich W, Wandel M. A nutrition intervention with a main focus on vegetables and bread consumption among young men in the Norwegian National Guard. Food &amp; Nutrition Research. 2013;5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5.</w:t>
      </w:r>
      <w:r w:rsidRPr="00326233">
        <w:rPr>
          <w:rFonts w:ascii="Palatino Linotype" w:hAnsi="Palatino Linotype"/>
          <w:sz w:val="16"/>
          <w:szCs w:val="16"/>
        </w:rPr>
        <w:tab/>
        <w:t>Valve P, Lehtinen-Jacks S, Eriksson T, Lehtinen M, Lindfors P, Saha MT, et al. LINDA - a solution-focused low-intensity intervention aimed at improving health behaviors of young females: a cluster-randomized controlled trial. BMC Public Health. 2013;13:104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6.</w:t>
      </w:r>
      <w:r w:rsidRPr="00326233">
        <w:rPr>
          <w:rFonts w:ascii="Palatino Linotype" w:hAnsi="Palatino Linotype"/>
          <w:sz w:val="16"/>
          <w:szCs w:val="16"/>
        </w:rPr>
        <w:tab/>
        <w:t>Walsh JC, Corbett T, Hogan M, Duggan J, McNamara A. An mHealth Intervention Using a Smartphone App to Increase Walking Behavior in Young Adults: A Pilot Study. JMIR mHealth and uHealth. 2016;4(3).</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7.</w:t>
      </w:r>
      <w:r w:rsidRPr="00326233">
        <w:rPr>
          <w:rFonts w:ascii="Palatino Linotype" w:hAnsi="Palatino Linotype"/>
          <w:sz w:val="16"/>
          <w:szCs w:val="16"/>
        </w:rPr>
        <w:tab/>
        <w:t>Weinstock J, Capizzi J, Weber SM, Pescatello LS, Petry NM. Exercise as an intervention for sedentary hazardous drinking college students: A pilot study. Mental Health and Physical Activity. 2014;7(1):55-6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8.</w:t>
      </w:r>
      <w:r w:rsidRPr="00326233">
        <w:rPr>
          <w:rFonts w:ascii="Palatino Linotype" w:hAnsi="Palatino Linotype"/>
          <w:sz w:val="16"/>
          <w:szCs w:val="16"/>
        </w:rPr>
        <w:tab/>
        <w:t>Weinstock J, Petry NM, Pescatello LS, Henderson CE. Sedentary college student drinkers can start exercising and reduce drinking after intervention. Psychology of Addictive Behaviors. 2016;30(8):791-80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39.</w:t>
      </w:r>
      <w:r w:rsidRPr="00326233">
        <w:rPr>
          <w:rFonts w:ascii="Palatino Linotype" w:hAnsi="Palatino Linotype"/>
          <w:sz w:val="16"/>
          <w:szCs w:val="16"/>
        </w:rPr>
        <w:tab/>
        <w:t>Werch CE, Bian H, Moore MJ, Ames S, DiClemente CC, Weiler RM. Brief multiple behavior interventions in a college student health care clinic. Journal of Adolescent Health. 2007;41(6):577-85.</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0.</w:t>
      </w:r>
      <w:r w:rsidRPr="00326233">
        <w:rPr>
          <w:rFonts w:ascii="Palatino Linotype" w:hAnsi="Palatino Linotype"/>
          <w:sz w:val="16"/>
          <w:szCs w:val="16"/>
        </w:rPr>
        <w:tab/>
        <w:t>Werch CE, Moore MJ, Bian H, DiClemente CC, Ames SC, Weiler RM, et al. Efficacy of a brief image-based multiple-behavior intervention for college students. Annals of behavioral medicine : a publication of the Society of Behavioral Medicine. 2008;36(2):149-5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1.</w:t>
      </w:r>
      <w:r w:rsidRPr="00326233">
        <w:rPr>
          <w:rFonts w:ascii="Palatino Linotype" w:hAnsi="Palatino Linotype"/>
          <w:sz w:val="16"/>
          <w:szCs w:val="16"/>
        </w:rPr>
        <w:tab/>
        <w:t>Werch CE, Moore MJ, Bian H, DiClemente CC, Huang IC, Ames SC, et al. Are effects from a brief multiple behavior intervention for college students sustained over time? Preventive Medicine. 2010;50(1-2):30-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2.</w:t>
      </w:r>
      <w:r w:rsidRPr="00326233">
        <w:rPr>
          <w:rFonts w:ascii="Palatino Linotype" w:hAnsi="Palatino Linotype"/>
          <w:sz w:val="16"/>
          <w:szCs w:val="16"/>
        </w:rPr>
        <w:tab/>
        <w:t>Whatnall M, Patterson A, Hutchesson M. A Brief Web-Based Nutrition Intervention for Young Adult University Students: Development and Evaluation Protocol Using the PRECEDE-PROCEED Model. JMIR Res Protoc. 2019;8(3):e1199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3.</w:t>
      </w:r>
      <w:r w:rsidRPr="00326233">
        <w:rPr>
          <w:rFonts w:ascii="Palatino Linotype" w:hAnsi="Palatino Linotype"/>
          <w:sz w:val="16"/>
          <w:szCs w:val="16"/>
        </w:rPr>
        <w:tab/>
        <w:t>Whatnall MC, Patterson AJ, Chiu S, Oldmeadow C, Hutchesson MJ. Feasibility and Preliminary Efficacy of the Eating Advice to Students (EATS) Brief Web-Based Nutrition Intervention for Young Adult University Students: A Pilot Randomized Controlled Trial. Nutrients. 2019;11(4).</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4.</w:t>
      </w:r>
      <w:r w:rsidRPr="00326233">
        <w:rPr>
          <w:rFonts w:ascii="Palatino Linotype" w:hAnsi="Palatino Linotype"/>
          <w:sz w:val="16"/>
          <w:szCs w:val="16"/>
        </w:rPr>
        <w:tab/>
        <w:t>Williams DR, Lewis NM. Effectiveness of nutrition counseling in young adult males. Nutrition Research. 2002;22(8):911-7.</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5.</w:t>
      </w:r>
      <w:r w:rsidRPr="00326233">
        <w:rPr>
          <w:rFonts w:ascii="Palatino Linotype" w:hAnsi="Palatino Linotype"/>
          <w:sz w:val="16"/>
          <w:szCs w:val="16"/>
        </w:rPr>
        <w:tab/>
        <w:t>Wing RR, Tate DF, Garcia KR, Bahnson J, Lewis CE, Espeland MA. Improvements in Cardiovascular Risk Factors in Young Adults in a Randomized Trial of Approaches to Weight Gain Prevention. Obesity (Silver Spring, Md). 2017;25(10):1660-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6.</w:t>
      </w:r>
      <w:r w:rsidRPr="00326233">
        <w:rPr>
          <w:rFonts w:ascii="Palatino Linotype" w:hAnsi="Palatino Linotype"/>
          <w:sz w:val="16"/>
          <w:szCs w:val="16"/>
        </w:rPr>
        <w:tab/>
        <w:t>Olson KL, Neiberg RH, Tate DF, Garcia KR, Gorin AA, Lewis CE, et al. Weight and Shape Concern Impacts Weight Gain Prevention in the SNAP Trial: Implications for Tailoring Intervention Delivery. Obesity (Silver Spring, Md). 2018;26(8):1270-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7.</w:t>
      </w:r>
      <w:r w:rsidRPr="00326233">
        <w:rPr>
          <w:rFonts w:ascii="Palatino Linotype" w:hAnsi="Palatino Linotype"/>
          <w:sz w:val="16"/>
          <w:szCs w:val="16"/>
        </w:rPr>
        <w:tab/>
        <w:t>Unick J, Dorfman L, Leahey T, Wing R. A preliminary investigation into whether early intervention can improve weight loss among those initially non-responsive to an internet-based behavioral program. Journal of Behavioral Medicine. 2016;39(2):254-6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8.</w:t>
      </w:r>
      <w:r w:rsidRPr="00326233">
        <w:rPr>
          <w:rFonts w:ascii="Palatino Linotype" w:hAnsi="Palatino Linotype"/>
          <w:sz w:val="16"/>
          <w:szCs w:val="16"/>
        </w:rPr>
        <w:tab/>
        <w:t>McCaffery JM, Ordovas JM, Huggins GS, Lai CQ, Espeland MA, Tate DF, et al. Weight gain prevention buffers the impact of CETP rs3764261 on high density lipoprotein cholesterol in young adulthood: The Study of Novel Approaches to Weight Gain Prevention (SNAP). Nutr Metab Cardiovasc Dis. 2018;28(8):816-21.</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49.</w:t>
      </w:r>
      <w:r w:rsidRPr="00326233">
        <w:rPr>
          <w:rFonts w:ascii="Palatino Linotype" w:hAnsi="Palatino Linotype"/>
          <w:sz w:val="16"/>
          <w:szCs w:val="16"/>
        </w:rPr>
        <w:tab/>
        <w:t>Wing RR, Tate D, Espeland M, Gorin A, LaRose JG, Robichaud EF, et al. Weight gain prevention in young adults: design of the study of novel approaches to weight gain prevention (SNAP) randomized controlled trial. BMC Public Health. 2013;13(1):300.</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lastRenderedPageBreak/>
        <w:t>150.</w:t>
      </w:r>
      <w:r w:rsidRPr="00326233">
        <w:rPr>
          <w:rFonts w:ascii="Palatino Linotype" w:hAnsi="Palatino Linotype"/>
          <w:sz w:val="16"/>
          <w:szCs w:val="16"/>
        </w:rPr>
        <w:tab/>
        <w:t>Wing RR, Tate D, LaRose JG, Gorin AA, Erickson K, Robichaud EF, et al. Frequent self-weighing as part of a constellation of healthy weight control practices in young adults. Obesity. 2015;23(5):943-9.</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51.</w:t>
      </w:r>
      <w:r w:rsidRPr="00326233">
        <w:rPr>
          <w:rFonts w:ascii="Palatino Linotype" w:hAnsi="Palatino Linotype"/>
          <w:sz w:val="16"/>
          <w:szCs w:val="16"/>
        </w:rPr>
        <w:tab/>
        <w:t>Crane MM, LaRose JG, Espeland MA, Wing RR, Tate DF. Recruitment of young adults for weight gain prevention: Randomized comparison of direct mail strategies. Trials [Electronic Resource]. 2016;17 (1) (no pagination)(282).</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52.</w:t>
      </w:r>
      <w:r w:rsidRPr="00326233">
        <w:rPr>
          <w:rFonts w:ascii="Palatino Linotype" w:hAnsi="Palatino Linotype"/>
          <w:sz w:val="16"/>
          <w:szCs w:val="16"/>
        </w:rPr>
        <w:tab/>
        <w:t>Tate DF, LaRose JG, Griffin LP, Erickson KE, Robichaud EF, Perdue L, et al. Recruitment of young adults into a randomized controlled trial of weight gain prevention: message development, methods, and cost. Trials. 2014;15:326.</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53.</w:t>
      </w:r>
      <w:r w:rsidRPr="00326233">
        <w:rPr>
          <w:rFonts w:ascii="Palatino Linotype" w:hAnsi="Palatino Linotype"/>
          <w:sz w:val="16"/>
          <w:szCs w:val="16"/>
        </w:rPr>
        <w:tab/>
        <w:t>Wing RR, Tate D, Espeland M, Lewis CE, Gorin A, LaRose J, et al. Innovative self-regulation strategies reduce weight gain in young adults. Circulation Conference: American Heart Association's Epidemiology and Prevention/Lifestyle and Cardiometabolic Health. 2015;131(no pagination).</w:t>
      </w:r>
    </w:p>
    <w:p w:rsidR="007970E5" w:rsidRPr="00326233" w:rsidRDefault="007970E5" w:rsidP="007970E5">
      <w:pPr>
        <w:pStyle w:val="EndNoteBibliography"/>
        <w:spacing w:after="0"/>
        <w:rPr>
          <w:rFonts w:ascii="Palatino Linotype" w:hAnsi="Palatino Linotype"/>
          <w:sz w:val="16"/>
          <w:szCs w:val="16"/>
        </w:rPr>
      </w:pPr>
      <w:r w:rsidRPr="00326233">
        <w:rPr>
          <w:rFonts w:ascii="Palatino Linotype" w:hAnsi="Palatino Linotype"/>
          <w:sz w:val="16"/>
          <w:szCs w:val="16"/>
        </w:rPr>
        <w:t>154.</w:t>
      </w:r>
      <w:r w:rsidRPr="00326233">
        <w:rPr>
          <w:rFonts w:ascii="Palatino Linotype" w:hAnsi="Palatino Linotype"/>
          <w:sz w:val="16"/>
          <w:szCs w:val="16"/>
        </w:rPr>
        <w:tab/>
        <w:t>Tate DF, Crane MM, Espeland MA, Gorin AA, LaRose JG, Wing RR. Sustaining eHealth engagement in a multi-year weight gain prevention intervention. Obesity Science &amp; Practice. 2019;5(2):103-10.</w:t>
      </w:r>
    </w:p>
    <w:p w:rsidR="007970E5" w:rsidRPr="00326233" w:rsidRDefault="007970E5" w:rsidP="007970E5">
      <w:pPr>
        <w:pStyle w:val="EndNoteBibliography"/>
        <w:rPr>
          <w:rFonts w:ascii="Palatino Linotype" w:hAnsi="Palatino Linotype"/>
          <w:sz w:val="16"/>
          <w:szCs w:val="16"/>
        </w:rPr>
      </w:pPr>
      <w:r w:rsidRPr="00326233">
        <w:rPr>
          <w:rFonts w:ascii="Palatino Linotype" w:hAnsi="Palatino Linotype"/>
          <w:sz w:val="16"/>
          <w:szCs w:val="16"/>
        </w:rPr>
        <w:t>155.</w:t>
      </w:r>
      <w:r w:rsidRPr="00326233">
        <w:rPr>
          <w:rFonts w:ascii="Palatino Linotype" w:hAnsi="Palatino Linotype"/>
          <w:sz w:val="16"/>
          <w:szCs w:val="16"/>
        </w:rPr>
        <w:tab/>
        <w:t>Zhang Y, Cooke R. Using a combined motivational and volitional intervention to promote exercise and healthy dietary behaviour among undergraduates. Diabetes Research &amp; Clinical Practice. 2012;95(2):215-23.</w:t>
      </w:r>
    </w:p>
    <w:p w:rsidR="00392730" w:rsidRPr="00326233" w:rsidRDefault="00487E7C">
      <w:pPr>
        <w:rPr>
          <w:rFonts w:ascii="Palatino Linotype" w:hAnsi="Palatino Linotype"/>
          <w:sz w:val="16"/>
          <w:szCs w:val="16"/>
        </w:rPr>
      </w:pPr>
      <w:r w:rsidRPr="00326233">
        <w:rPr>
          <w:rFonts w:ascii="Palatino Linotype" w:hAnsi="Palatino Linotype"/>
          <w:sz w:val="16"/>
          <w:szCs w:val="16"/>
        </w:rPr>
        <w:fldChar w:fldCharType="end"/>
      </w:r>
    </w:p>
    <w:sectPr w:rsidR="00392730" w:rsidRPr="00326233" w:rsidSect="00726730">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20F3" w:rsidRDefault="006020F3" w:rsidP="00B66D08">
      <w:pPr>
        <w:spacing w:after="0" w:line="240" w:lineRule="auto"/>
      </w:pPr>
      <w:r>
        <w:separator/>
      </w:r>
    </w:p>
  </w:endnote>
  <w:endnote w:type="continuationSeparator" w:id="0">
    <w:p w:rsidR="006020F3" w:rsidRDefault="006020F3" w:rsidP="00B66D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974827"/>
      <w:docPartObj>
        <w:docPartGallery w:val="Page Numbers (Bottom of Page)"/>
        <w:docPartUnique/>
      </w:docPartObj>
    </w:sdtPr>
    <w:sdtEndPr>
      <w:rPr>
        <w:noProof/>
      </w:rPr>
    </w:sdtEndPr>
    <w:sdtContent>
      <w:p w:rsidR="00726730" w:rsidRDefault="00726730">
        <w:pPr>
          <w:pStyle w:val="Footer"/>
          <w:jc w:val="right"/>
        </w:pPr>
        <w:r>
          <w:fldChar w:fldCharType="begin"/>
        </w:r>
        <w:r>
          <w:instrText xml:space="preserve"> PAGE   \* MERGEFORMAT </w:instrText>
        </w:r>
        <w:r>
          <w:fldChar w:fldCharType="separate"/>
        </w:r>
        <w:r w:rsidR="00AE06B9">
          <w:rPr>
            <w:noProof/>
          </w:rPr>
          <w:t>26</w:t>
        </w:r>
        <w:r>
          <w:rPr>
            <w:noProof/>
          </w:rPr>
          <w:fldChar w:fldCharType="end"/>
        </w:r>
      </w:p>
    </w:sdtContent>
  </w:sdt>
  <w:p w:rsidR="00726730" w:rsidRDefault="007267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20F3" w:rsidRDefault="006020F3" w:rsidP="00B66D08">
      <w:pPr>
        <w:spacing w:after="0" w:line="240" w:lineRule="auto"/>
      </w:pPr>
      <w:r>
        <w:separator/>
      </w:r>
    </w:p>
  </w:footnote>
  <w:footnote w:type="continuationSeparator" w:id="0">
    <w:p w:rsidR="006020F3" w:rsidRDefault="006020F3" w:rsidP="00B66D0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d59x99oeszwae02epxp52vs5w5zvpdw5w9&quot;&gt;Master Endnote Library-Saved&lt;record-ids&gt;&lt;item&gt;199&lt;/item&gt;&lt;item&gt;340&lt;/item&gt;&lt;item&gt;364&lt;/item&gt;&lt;item&gt;433&lt;/item&gt;&lt;item&gt;472&lt;/item&gt;&lt;item&gt;477&lt;/item&gt;&lt;item&gt;545&lt;/item&gt;&lt;item&gt;560&lt;/item&gt;&lt;item&gt;832&lt;/item&gt;&lt;item&gt;850&lt;/item&gt;&lt;item&gt;873&lt;/item&gt;&lt;item&gt;945&lt;/item&gt;&lt;item&gt;1103&lt;/item&gt;&lt;item&gt;1224&lt;/item&gt;&lt;item&gt;1225&lt;/item&gt;&lt;item&gt;1226&lt;/item&gt;&lt;item&gt;1227&lt;/item&gt;&lt;item&gt;1228&lt;/item&gt;&lt;item&gt;1229&lt;/item&gt;&lt;item&gt;1230&lt;/item&gt;&lt;item&gt;1232&lt;/item&gt;&lt;item&gt;1233&lt;/item&gt;&lt;item&gt;1234&lt;/item&gt;&lt;item&gt;1235&lt;/item&gt;&lt;item&gt;1237&lt;/item&gt;&lt;item&gt;1323&lt;/item&gt;&lt;item&gt;1600&lt;/item&gt;&lt;item&gt;1731&lt;/item&gt;&lt;item&gt;1748&lt;/item&gt;&lt;item&gt;1755&lt;/item&gt;&lt;item&gt;1759&lt;/item&gt;&lt;item&gt;1761&lt;/item&gt;&lt;item&gt;1763&lt;/item&gt;&lt;item&gt;1764&lt;/item&gt;&lt;item&gt;1768&lt;/item&gt;&lt;item&gt;1770&lt;/item&gt;&lt;item&gt;1773&lt;/item&gt;&lt;item&gt;1775&lt;/item&gt;&lt;item&gt;1785&lt;/item&gt;&lt;item&gt;1786&lt;/item&gt;&lt;item&gt;1797&lt;/item&gt;&lt;item&gt;1798&lt;/item&gt;&lt;item&gt;1802&lt;/item&gt;&lt;item&gt;1803&lt;/item&gt;&lt;item&gt;1804&lt;/item&gt;&lt;item&gt;1807&lt;/item&gt;&lt;item&gt;1826&lt;/item&gt;&lt;item&gt;1835&lt;/item&gt;&lt;item&gt;1838&lt;/item&gt;&lt;item&gt;1839&lt;/item&gt;&lt;item&gt;1860&lt;/item&gt;&lt;item&gt;1861&lt;/item&gt;&lt;item&gt;1874&lt;/item&gt;&lt;item&gt;1876&lt;/item&gt;&lt;item&gt;1877&lt;/item&gt;&lt;item&gt;1879&lt;/item&gt;&lt;item&gt;1880&lt;/item&gt;&lt;item&gt;1889&lt;/item&gt;&lt;item&gt;1899&lt;/item&gt;&lt;item&gt;1901&lt;/item&gt;&lt;item&gt;1903&lt;/item&gt;&lt;item&gt;1909&lt;/item&gt;&lt;item&gt;1927&lt;/item&gt;&lt;item&gt;1937&lt;/item&gt;&lt;item&gt;1938&lt;/item&gt;&lt;item&gt;1939&lt;/item&gt;&lt;item&gt;1949&lt;/item&gt;&lt;item&gt;1953&lt;/item&gt;&lt;item&gt;1957&lt;/item&gt;&lt;item&gt;1962&lt;/item&gt;&lt;item&gt;1963&lt;/item&gt;&lt;item&gt;1964&lt;/item&gt;&lt;item&gt;1971&lt;/item&gt;&lt;item&gt;1973&lt;/item&gt;&lt;item&gt;1978&lt;/item&gt;&lt;item&gt;1980&lt;/item&gt;&lt;item&gt;1982&lt;/item&gt;&lt;item&gt;1985&lt;/item&gt;&lt;item&gt;1999&lt;/item&gt;&lt;item&gt;2006&lt;/item&gt;&lt;item&gt;2010&lt;/item&gt;&lt;item&gt;2017&lt;/item&gt;&lt;item&gt;2024&lt;/item&gt;&lt;item&gt;2028&lt;/item&gt;&lt;item&gt;2046&lt;/item&gt;&lt;item&gt;2049&lt;/item&gt;&lt;item&gt;2060&lt;/item&gt;&lt;item&gt;2068&lt;/item&gt;&lt;item&gt;2079&lt;/item&gt;&lt;item&gt;2082&lt;/item&gt;&lt;item&gt;2091&lt;/item&gt;&lt;item&gt;2093&lt;/item&gt;&lt;item&gt;2094&lt;/item&gt;&lt;item&gt;2097&lt;/item&gt;&lt;item&gt;2098&lt;/item&gt;&lt;item&gt;2099&lt;/item&gt;&lt;item&gt;2103&lt;/item&gt;&lt;item&gt;2105&lt;/item&gt;&lt;item&gt;2106&lt;/item&gt;&lt;item&gt;2108&lt;/item&gt;&lt;item&gt;2117&lt;/item&gt;&lt;item&gt;2131&lt;/item&gt;&lt;item&gt;2133&lt;/item&gt;&lt;item&gt;2141&lt;/item&gt;&lt;item&gt;2165&lt;/item&gt;&lt;item&gt;2172&lt;/item&gt;&lt;item&gt;2175&lt;/item&gt;&lt;item&gt;2183&lt;/item&gt;&lt;item&gt;2188&lt;/item&gt;&lt;item&gt;2189&lt;/item&gt;&lt;item&gt;2207&lt;/item&gt;&lt;item&gt;2213&lt;/item&gt;&lt;item&gt;2214&lt;/item&gt;&lt;item&gt;2215&lt;/item&gt;&lt;item&gt;2216&lt;/item&gt;&lt;item&gt;2219&lt;/item&gt;&lt;item&gt;2223&lt;/item&gt;&lt;item&gt;2239&lt;/item&gt;&lt;item&gt;2247&lt;/item&gt;&lt;item&gt;2249&lt;/item&gt;&lt;item&gt;2252&lt;/item&gt;&lt;item&gt;2261&lt;/item&gt;&lt;item&gt;2267&lt;/item&gt;&lt;item&gt;2268&lt;/item&gt;&lt;item&gt;2271&lt;/item&gt;&lt;item&gt;2274&lt;/item&gt;&lt;item&gt;2287&lt;/item&gt;&lt;item&gt;2288&lt;/item&gt;&lt;item&gt;2298&lt;/item&gt;&lt;item&gt;2319&lt;/item&gt;&lt;item&gt;2345&lt;/item&gt;&lt;item&gt;2346&lt;/item&gt;&lt;item&gt;2347&lt;/item&gt;&lt;item&gt;2440&lt;/item&gt;&lt;item&gt;2441&lt;/item&gt;&lt;item&gt;2442&lt;/item&gt;&lt;item&gt;2443&lt;/item&gt;&lt;item&gt;2444&lt;/item&gt;&lt;item&gt;2445&lt;/item&gt;&lt;item&gt;2446&lt;/item&gt;&lt;item&gt;2447&lt;/item&gt;&lt;item&gt;2448&lt;/item&gt;&lt;item&gt;2449&lt;/item&gt;&lt;item&gt;2450&lt;/item&gt;&lt;item&gt;2451&lt;/item&gt;&lt;item&gt;2476&lt;/item&gt;&lt;item&gt;2477&lt;/item&gt;&lt;item&gt;2526&lt;/item&gt;&lt;item&gt;2527&lt;/item&gt;&lt;item&gt;2528&lt;/item&gt;&lt;item&gt;2529&lt;/item&gt;&lt;item&gt;2530&lt;/item&gt;&lt;item&gt;2531&lt;/item&gt;&lt;item&gt;2532&lt;/item&gt;&lt;/record-ids&gt;&lt;/item&gt;&lt;/Libraries&gt;"/>
  </w:docVars>
  <w:rsids>
    <w:rsidRoot w:val="00392730"/>
    <w:rsid w:val="00032326"/>
    <w:rsid w:val="001675EF"/>
    <w:rsid w:val="003216C5"/>
    <w:rsid w:val="00326233"/>
    <w:rsid w:val="00392730"/>
    <w:rsid w:val="004456C4"/>
    <w:rsid w:val="00465B2E"/>
    <w:rsid w:val="00487E7C"/>
    <w:rsid w:val="004A1B1F"/>
    <w:rsid w:val="004F5688"/>
    <w:rsid w:val="00512D22"/>
    <w:rsid w:val="006020F3"/>
    <w:rsid w:val="00610101"/>
    <w:rsid w:val="006C4328"/>
    <w:rsid w:val="006D7720"/>
    <w:rsid w:val="006E0B31"/>
    <w:rsid w:val="00724487"/>
    <w:rsid w:val="00726730"/>
    <w:rsid w:val="00777F1A"/>
    <w:rsid w:val="007970E5"/>
    <w:rsid w:val="007D2F45"/>
    <w:rsid w:val="00842974"/>
    <w:rsid w:val="00877863"/>
    <w:rsid w:val="008E1D4B"/>
    <w:rsid w:val="008F464F"/>
    <w:rsid w:val="009A74B5"/>
    <w:rsid w:val="00A45036"/>
    <w:rsid w:val="00A56F71"/>
    <w:rsid w:val="00A73CAE"/>
    <w:rsid w:val="00AC3D78"/>
    <w:rsid w:val="00AE06B9"/>
    <w:rsid w:val="00AF3343"/>
    <w:rsid w:val="00B14AC9"/>
    <w:rsid w:val="00B66D08"/>
    <w:rsid w:val="00B72740"/>
    <w:rsid w:val="00B9102E"/>
    <w:rsid w:val="00C36AC9"/>
    <w:rsid w:val="00C47AE5"/>
    <w:rsid w:val="00CA4A37"/>
    <w:rsid w:val="00CC3114"/>
    <w:rsid w:val="00CE1C42"/>
    <w:rsid w:val="00D14E6A"/>
    <w:rsid w:val="00D15993"/>
    <w:rsid w:val="00D52391"/>
    <w:rsid w:val="00DA518E"/>
    <w:rsid w:val="00E30A34"/>
    <w:rsid w:val="00EE5654"/>
    <w:rsid w:val="00F019F0"/>
    <w:rsid w:val="00F774C1"/>
    <w:rsid w:val="00FA69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3625A"/>
  <w15:chartTrackingRefBased/>
  <w15:docId w15:val="{84E7DB0C-38A6-4345-944F-B2C534C29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3343"/>
    <w:pPr>
      <w:ind w:left="720"/>
      <w:contextualSpacing/>
    </w:pPr>
  </w:style>
  <w:style w:type="paragraph" w:customStyle="1" w:styleId="EndNoteBibliographyTitle">
    <w:name w:val="EndNote Bibliography Title"/>
    <w:basedOn w:val="Normal"/>
    <w:link w:val="EndNoteBibliographyTitleChar"/>
    <w:rsid w:val="00487E7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87E7C"/>
    <w:rPr>
      <w:rFonts w:ascii="Calibri" w:hAnsi="Calibri" w:cs="Calibri"/>
      <w:noProof/>
      <w:lang w:val="en-US"/>
    </w:rPr>
  </w:style>
  <w:style w:type="paragraph" w:customStyle="1" w:styleId="EndNoteBibliography">
    <w:name w:val="EndNote Bibliography"/>
    <w:basedOn w:val="Normal"/>
    <w:link w:val="EndNoteBibliographyChar"/>
    <w:rsid w:val="00487E7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87E7C"/>
    <w:rPr>
      <w:rFonts w:ascii="Calibri" w:hAnsi="Calibri" w:cs="Calibri"/>
      <w:noProof/>
      <w:lang w:val="en-US"/>
    </w:rPr>
  </w:style>
  <w:style w:type="paragraph" w:styleId="BalloonText">
    <w:name w:val="Balloon Text"/>
    <w:basedOn w:val="Normal"/>
    <w:link w:val="BalloonTextChar"/>
    <w:uiPriority w:val="99"/>
    <w:semiHidden/>
    <w:unhideWhenUsed/>
    <w:rsid w:val="00B727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2740"/>
    <w:rPr>
      <w:rFonts w:ascii="Segoe UI" w:hAnsi="Segoe UI" w:cs="Segoe UI"/>
      <w:sz w:val="18"/>
      <w:szCs w:val="18"/>
    </w:rPr>
  </w:style>
  <w:style w:type="paragraph" w:styleId="Title">
    <w:name w:val="Title"/>
    <w:basedOn w:val="Normal"/>
    <w:next w:val="Normal"/>
    <w:link w:val="TitleChar"/>
    <w:uiPriority w:val="10"/>
    <w:qFormat/>
    <w:rsid w:val="00B66D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6D08"/>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B66D08"/>
    <w:rPr>
      <w:sz w:val="16"/>
      <w:szCs w:val="16"/>
    </w:rPr>
  </w:style>
  <w:style w:type="paragraph" w:styleId="CommentText">
    <w:name w:val="annotation text"/>
    <w:basedOn w:val="Normal"/>
    <w:link w:val="CommentTextChar"/>
    <w:uiPriority w:val="99"/>
    <w:unhideWhenUsed/>
    <w:rsid w:val="00B66D08"/>
    <w:pPr>
      <w:spacing w:before="200" w:after="200" w:line="240" w:lineRule="auto"/>
      <w:jc w:val="both"/>
    </w:pPr>
    <w:rPr>
      <w:rFonts w:ascii="Palatino Linotype" w:hAnsi="Palatino Linotype"/>
      <w:sz w:val="20"/>
      <w:szCs w:val="20"/>
    </w:rPr>
  </w:style>
  <w:style w:type="character" w:customStyle="1" w:styleId="CommentTextChar">
    <w:name w:val="Comment Text Char"/>
    <w:basedOn w:val="DefaultParagraphFont"/>
    <w:link w:val="CommentText"/>
    <w:uiPriority w:val="99"/>
    <w:rsid w:val="00B66D08"/>
    <w:rPr>
      <w:rFonts w:ascii="Palatino Linotype" w:hAnsi="Palatino Linotype"/>
      <w:sz w:val="20"/>
      <w:szCs w:val="20"/>
    </w:rPr>
  </w:style>
  <w:style w:type="table" w:styleId="TableGrid">
    <w:name w:val="Table Grid"/>
    <w:basedOn w:val="TableNormal"/>
    <w:uiPriority w:val="39"/>
    <w:rsid w:val="00B66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66D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D08"/>
  </w:style>
  <w:style w:type="paragraph" w:styleId="Footer">
    <w:name w:val="footer"/>
    <w:basedOn w:val="Normal"/>
    <w:link w:val="FooterChar"/>
    <w:uiPriority w:val="99"/>
    <w:unhideWhenUsed/>
    <w:rsid w:val="00B66D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D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0013534">
      <w:bodyDiv w:val="1"/>
      <w:marLeft w:val="0"/>
      <w:marRight w:val="0"/>
      <w:marTop w:val="0"/>
      <w:marBottom w:val="0"/>
      <w:divBdr>
        <w:top w:val="none" w:sz="0" w:space="0" w:color="auto"/>
        <w:left w:val="none" w:sz="0" w:space="0" w:color="auto"/>
        <w:bottom w:val="none" w:sz="0" w:space="0" w:color="auto"/>
        <w:right w:val="none" w:sz="0" w:space="0" w:color="auto"/>
      </w:divBdr>
    </w:div>
    <w:div w:id="2015758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6</Pages>
  <Words>26077</Words>
  <Characters>148639</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Whatnall</dc:creator>
  <cp:keywords/>
  <dc:description/>
  <cp:lastModifiedBy>Lee Ashton</cp:lastModifiedBy>
  <cp:revision>2</cp:revision>
  <dcterms:created xsi:type="dcterms:W3CDTF">2021-03-10T22:46:00Z</dcterms:created>
  <dcterms:modified xsi:type="dcterms:W3CDTF">2021-03-10T22:46:00Z</dcterms:modified>
</cp:coreProperties>
</file>